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6FCC40A2" w:rsidR="001502D6" w:rsidRPr="001502D6" w:rsidRDefault="001502D6" w:rsidP="001502D6">
      <w:pPr>
        <w:rPr>
          <w:b/>
        </w:rPr>
      </w:pPr>
      <w:r>
        <w:rPr>
          <w:b/>
        </w:rPr>
        <w:t>We thank the reviewers for their insightful and carefully</w:t>
      </w:r>
      <w:r w:rsidR="00D034C3">
        <w:rPr>
          <w:b/>
        </w:rPr>
        <w:t xml:space="preserve"> considered comments.   C</w:t>
      </w:r>
      <w:r>
        <w:rPr>
          <w:b/>
        </w:rPr>
        <w:t>onsidering and addressing these issues makes this a much clearer</w:t>
      </w:r>
      <w:r w:rsidR="00D034C3">
        <w:rPr>
          <w:b/>
        </w:rPr>
        <w:t xml:space="preserve"> and more coherent manuscript.</w:t>
      </w:r>
      <w:r>
        <w:rPr>
          <w:b/>
        </w:rPr>
        <w:t xml:space="preserve"> We have substantially revised the manuscript based on these suggestions, by providing extra data and</w:t>
      </w:r>
      <w:r w:rsidR="00D034C3">
        <w:rPr>
          <w:b/>
        </w:rPr>
        <w:t>/or</w:t>
      </w:r>
      <w:r>
        <w:rPr>
          <w:b/>
        </w:rPr>
        <w:t xml:space="preserve"> more refined </w:t>
      </w:r>
      <w:r w:rsidR="00D034C3">
        <w:rPr>
          <w:b/>
        </w:rPr>
        <w:t>details in the manuscript</w:t>
      </w:r>
      <w:r>
        <w:rPr>
          <w:b/>
        </w:rPr>
        <w:t xml:space="preserve"> for each of these comments.  A point-by point response to each of these comments is presented below.</w:t>
      </w:r>
      <w:r w:rsidR="00E429CB">
        <w:rPr>
          <w:b/>
        </w:rPr>
        <w:t xml:space="preserve">  Our comments are in bold, and direct quotes from the manuscript are shown in bold and red.</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58BD627F"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C414FC">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C414FC">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38FEB173"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C414FC">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7F0723E0"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C414FC">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466DCC73"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w:t>
      </w:r>
      <w:r w:rsidR="0090305D">
        <w:rPr>
          <w:b/>
        </w:rPr>
        <w:t>g responses observed in Figure 2 (formerly Figure 3)</w:t>
      </w:r>
      <w:r w:rsidR="000C4AA9">
        <w:rPr>
          <w:b/>
        </w:rPr>
        <w:t>.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5959272"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r w:rsidR="00501B5F">
        <w:rPr>
          <w:b/>
        </w:rPr>
        <w:t xml:space="preserve"> </w:t>
      </w:r>
    </w:p>
    <w:p w14:paraId="21179FED" w14:textId="3C486C53" w:rsidR="005A7923" w:rsidRPr="005A7923" w:rsidRDefault="00E270C1" w:rsidP="005A7923">
      <w:pPr>
        <w:pStyle w:val="ListParagraph"/>
        <w:ind w:left="360"/>
        <w:rPr>
          <w:b/>
        </w:rPr>
      </w:pPr>
      <w:r>
        <w:rPr>
          <w:b/>
          <w:noProof/>
        </w:rPr>
        <mc:AlternateContent>
          <mc:Choice Requires="wps">
            <w:drawing>
              <wp:anchor distT="0" distB="0" distL="114300" distR="114300" simplePos="0" relativeHeight="251661312" behindDoc="0" locked="0" layoutInCell="1" allowOverlap="1" wp14:anchorId="18D918DC" wp14:editId="10BEEF64">
                <wp:simplePos x="0" y="0"/>
                <wp:positionH relativeFrom="column">
                  <wp:posOffset>2057400</wp:posOffset>
                </wp:positionH>
                <wp:positionV relativeFrom="paragraph">
                  <wp:posOffset>84455</wp:posOffset>
                </wp:positionV>
                <wp:extent cx="3657600" cy="457200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576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59C735" w14:textId="1CEDAEF4" w:rsidR="00AB1AFF" w:rsidRDefault="00AB1AFF">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AB1AFF" w:rsidRDefault="00AB1AFF"/>
                          <w:p w14:paraId="4CE42E02" w14:textId="5211A0FC" w:rsidR="00AB1AFF" w:rsidRDefault="00AB1AFF">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3" o:spid="_x0000_s1026" type="#_x0000_t202" style="position:absolute;left:0;text-align:left;margin-left:162pt;margin-top:6.65pt;width:4in;height:5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" filled="f" stroked="f">
                <v:textbox>
                  <w:txbxContent>
                    <w:p w14:paraId="0959C735" w14:textId="1CEDAEF4" w:rsidR="00E270C1" w:rsidRDefault="00501B5F">
                      <w:r>
                        <w:rPr>
                          <w:noProof/>
                        </w:rPr>
                        <w:drawing>
                          <wp:inline distT="0" distB="0" distL="0" distR="0" wp14:anchorId="48393DC3" wp14:editId="0A2DDFC1">
                            <wp:extent cx="3472180" cy="3458845"/>
                            <wp:effectExtent l="0" t="0" r="7620" b="0"/>
                            <wp:docPr id="7" name="Picture 7" descr="Macintosh HD:Users:davebridges:Documents:Source:PredictorsDietInducedObesity:publications:reviews:response figures:cohort-end-weight-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publications:reviews:response figures:cohort-end-weight-variation.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72180" cy="3458845"/>
                                    </a:xfrm>
                                    <a:prstGeom prst="rect">
                                      <a:avLst/>
                                    </a:prstGeom>
                                    <a:noFill/>
                                    <a:ln>
                                      <a:noFill/>
                                    </a:ln>
                                  </pic:spPr>
                                </pic:pic>
                              </a:graphicData>
                            </a:graphic>
                          </wp:inline>
                        </w:drawing>
                      </w:r>
                    </w:p>
                    <w:p w14:paraId="543BDFB2" w14:textId="39755D59" w:rsidR="00E270C1" w:rsidRDefault="00E270C1"/>
                    <w:p w14:paraId="4CE42E02" w14:textId="5211A0FC" w:rsidR="00E270C1" w:rsidRDefault="00E270C1">
                      <w:r w:rsidRPr="00E270C1">
                        <w:rPr>
                          <w:b/>
                        </w:rPr>
                        <w:t>Figure 1: Cohort and site-dependence of variations in end-point body weights.</w:t>
                      </w:r>
                      <w:r>
                        <w:t xml:space="preserve">  We examined the relative standard deviation of each cohort/diet group separately.  There was significantly more variation in both of the University of Michigan housed HFD fed animals, but </w:t>
                      </w:r>
                      <w:r>
                        <w:rPr>
                          <w:b/>
                        </w:rPr>
                        <w:t>not</w:t>
                      </w:r>
                      <w:r>
                        <w:t xml:space="preserve"> the Tennessee-housed HFD fed animals.   </w:t>
                      </w:r>
                    </w:p>
                  </w:txbxContent>
                </v:textbox>
                <w10:wrap type="square"/>
              </v:shape>
            </w:pict>
          </mc:Fallback>
        </mc:AlternateContent>
      </w:r>
    </w:p>
    <w:p w14:paraId="45F43BFA" w14:textId="77777777" w:rsidR="00E270C1" w:rsidRDefault="00FC2429" w:rsidP="00E270C1">
      <w:pPr>
        <w:pStyle w:val="ListParagraph"/>
        <w:numPr>
          <w:ilvl w:val="0"/>
          <w:numId w:val="2"/>
        </w:numPr>
      </w:pPr>
      <w:r>
        <w:t xml:space="preserve">Since HFD animals gained more at one location than the other, I do not think it is appropriate to combine these. Do the results hold when HFD groups are separated into cohorts by location? Could this be reason for variability in weight gain on HFD? </w:t>
      </w:r>
      <w:r w:rsidR="00E270C1">
        <w:t>I am not sure what is meant by “minimal variation across cohorts”? From the figure to me it looks as if there is considerable variation across the HFD cohorts, but within the same cohort is smaller variation?</w:t>
      </w:r>
    </w:p>
    <w:p w14:paraId="4C2D1B8F" w14:textId="25DD77C4" w:rsidR="000867BA" w:rsidRDefault="000867BA" w:rsidP="00E270C1">
      <w:pPr>
        <w:pStyle w:val="ListParagraph"/>
        <w:ind w:left="360"/>
      </w:pPr>
    </w:p>
    <w:p w14:paraId="4F7C29CD" w14:textId="77777777" w:rsidR="000867BA" w:rsidRDefault="000867BA" w:rsidP="000867BA">
      <w:pPr>
        <w:pStyle w:val="ListParagraph"/>
        <w:ind w:left="0"/>
      </w:pPr>
    </w:p>
    <w:p w14:paraId="1F0E9F0F" w14:textId="755FB4B7" w:rsidR="000867BA" w:rsidRDefault="00346627" w:rsidP="000867BA">
      <w:pPr>
        <w:pStyle w:val="ListParagraph"/>
        <w:ind w:left="0"/>
        <w:rPr>
          <w:b/>
        </w:rPr>
      </w:pPr>
      <w:r>
        <w:rPr>
          <w:b/>
        </w:rPr>
        <w:t xml:space="preserve">We examined these cohorts separately, according to this very insightful suggestion.  The reviewer is correct in noting that there may be differential variability between facilities.  For reasons we do not quite understand, the increased variation in HFD animals was only present at one location, not the other.  These separated data are presented </w:t>
      </w:r>
      <w:r w:rsidR="00E270C1">
        <w:rPr>
          <w:b/>
        </w:rPr>
        <w:t xml:space="preserve">in Figure 1 of this response.  </w:t>
      </w:r>
      <w:r w:rsidR="004D2EC5">
        <w:rPr>
          <w:b/>
        </w:rPr>
        <w:t xml:space="preserve">  </w:t>
      </w:r>
    </w:p>
    <w:p w14:paraId="4F3F8F03" w14:textId="77777777" w:rsidR="00E270C1" w:rsidRDefault="00E270C1" w:rsidP="000867BA">
      <w:pPr>
        <w:pStyle w:val="ListParagraph"/>
        <w:ind w:left="0"/>
        <w:rPr>
          <w:b/>
        </w:rPr>
      </w:pPr>
    </w:p>
    <w:p w14:paraId="3EF83CEF" w14:textId="7D492088" w:rsidR="00E270C1" w:rsidRDefault="00E270C1" w:rsidP="000867BA">
      <w:pPr>
        <w:pStyle w:val="ListParagraph"/>
        <w:ind w:left="0"/>
        <w:rPr>
          <w:b/>
        </w:rPr>
      </w:pPr>
      <w:r>
        <w:rPr>
          <w:b/>
        </w:rPr>
        <w:t xml:space="preserve">This re-analysis has our interpretation of the altered variance.  It is possible that one of these facilities is an outlier, and that there either is or is not increase variance in HFD-fed animals, but without repeating this at several other animal facilities we can not make any conclusive statements.  </w:t>
      </w:r>
      <w:r w:rsidR="004D2EC5">
        <w:rPr>
          <w:b/>
        </w:rPr>
        <w:t xml:space="preserve">We informally discussed this with several colleagues who have also done high fat diet treatment, and found that while there is some location-to-location variance, the enhanced variance present in cohorts 1 and 2 was especially high at the University of Michigan facility.  As </w:t>
      </w:r>
      <w:r>
        <w:rPr>
          <w:b/>
        </w:rPr>
        <w:t>such we have removed</w:t>
      </w:r>
      <w:r w:rsidR="0090305D">
        <w:rPr>
          <w:b/>
        </w:rPr>
        <w:t xml:space="preserve"> what was</w:t>
      </w:r>
      <w:r>
        <w:rPr>
          <w:b/>
        </w:rPr>
        <w:t xml:space="preserve"> Figure 1 from this paper, and any reference to the increase variation with high fat diet as we are not confident in these effects.  We profusely thank the reviewer for his</w:t>
      </w:r>
      <w:r w:rsidR="00501B5F">
        <w:rPr>
          <w:b/>
        </w:rPr>
        <w:t xml:space="preserve"> keen eye</w:t>
      </w:r>
      <w:r>
        <w:rPr>
          <w:b/>
        </w:rPr>
        <w:t>.</w:t>
      </w:r>
    </w:p>
    <w:p w14:paraId="366E31E0" w14:textId="77777777" w:rsidR="003A5DDA" w:rsidRDefault="003A5DDA" w:rsidP="000867BA">
      <w:pPr>
        <w:pStyle w:val="ListParagraph"/>
        <w:ind w:left="0"/>
        <w:rPr>
          <w:b/>
        </w:rPr>
      </w:pPr>
    </w:p>
    <w:p w14:paraId="3C7C3152" w14:textId="1C3C9F3A" w:rsidR="003A5DDA" w:rsidRDefault="003A5DDA" w:rsidP="000867BA">
      <w:pPr>
        <w:pStyle w:val="ListParagraph"/>
        <w:ind w:left="0"/>
        <w:rPr>
          <w:b/>
        </w:rPr>
      </w:pPr>
      <w:r>
        <w:rPr>
          <w:b/>
        </w:rPr>
        <w:t>Notably, there is quite strong consistency between cohorts 3 and 4</w:t>
      </w:r>
      <w:r w:rsidR="004D2EC5">
        <w:rPr>
          <w:b/>
        </w:rPr>
        <w:t xml:space="preserve">.  In any case, to be careful, we re-examined all other figures in which multiple cohorts were combined.  </w:t>
      </w:r>
      <w:r w:rsidR="00AB1AFF">
        <w:rPr>
          <w:b/>
        </w:rPr>
        <w:t>As stated in the methods section:</w:t>
      </w:r>
    </w:p>
    <w:p w14:paraId="34C59D9F" w14:textId="77777777" w:rsidR="00AB1AFF" w:rsidRDefault="00AB1AFF" w:rsidP="000867BA">
      <w:pPr>
        <w:pStyle w:val="ListParagraph"/>
        <w:ind w:left="0"/>
        <w:rPr>
          <w:b/>
        </w:rPr>
      </w:pPr>
    </w:p>
    <w:p w14:paraId="5CB52BF7" w14:textId="4179ED64" w:rsidR="00AB1AFF" w:rsidRPr="00AB1AFF" w:rsidRDefault="00AB1AFF" w:rsidP="00AB1AFF">
      <w:pPr>
        <w:pStyle w:val="ListParagraph"/>
        <w:ind w:left="360"/>
        <w:rPr>
          <w:b/>
          <w:color w:val="FF0000"/>
        </w:rPr>
      </w:pPr>
      <w:bookmarkStart w:id="0" w:name="_GoBack"/>
      <w:r w:rsidRPr="00AB1AFF">
        <w:rPr>
          <w:b/>
          <w:color w:val="FF0000"/>
        </w:rPr>
        <w:t>When a difference or correlation was observed to be significant (or not to be significant) over multiple combined cohorts of mice we also examined each of these cohorts separately.  If the combined trend agreed with ¾ of these cohorts, we used the combined groups with its increased statistical power.  If there was not agreement in ¾ cohorts we do not report this effect as significant, even if the combined analysis suggested it was.</w:t>
      </w:r>
    </w:p>
    <w:bookmarkEnd w:id="0"/>
    <w:p w14:paraId="3F6899F3" w14:textId="649D332C" w:rsidR="00380CA4" w:rsidRPr="00346627" w:rsidRDefault="00380CA4" w:rsidP="000867BA">
      <w:pPr>
        <w:pStyle w:val="ListParagraph"/>
        <w:ind w:left="0"/>
        <w:rPr>
          <w:b/>
        </w:rPr>
      </w:pPr>
    </w:p>
    <w:p w14:paraId="695C9009" w14:textId="77777777" w:rsidR="000867BA" w:rsidRDefault="000867BA" w:rsidP="000867BA">
      <w:pPr>
        <w:pStyle w:val="ListParagraph"/>
        <w:ind w:left="360"/>
      </w:pP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5B550A6E" w:rsidR="00552AC8" w:rsidRDefault="00552AC8" w:rsidP="00480F77">
      <w:pPr>
        <w:pStyle w:val="ListParagraph"/>
        <w:tabs>
          <w:tab w:val="left" w:pos="0"/>
          <w:tab w:val="left" w:pos="90"/>
          <w:tab w:val="left" w:pos="450"/>
        </w:tabs>
        <w:ind w:left="0"/>
        <w:rPr>
          <w:b/>
        </w:rPr>
      </w:pPr>
      <w:r>
        <w:rPr>
          <w:b/>
        </w:rPr>
        <w:t>Furthermore,</w:t>
      </w:r>
      <w:r w:rsidR="0090305D">
        <w:rPr>
          <w:b/>
        </w:rPr>
        <w:t xml:space="preserve"> we checked the data in Figure 1</w:t>
      </w:r>
      <w:r>
        <w:rPr>
          <w:b/>
        </w:rPr>
        <w:t>C</w:t>
      </w:r>
      <w:r w:rsidR="0090305D">
        <w:rPr>
          <w:b/>
        </w:rPr>
        <w:t xml:space="preserve"> (formerly 2C)</w:t>
      </w:r>
      <w:r w:rsidR="00480F77">
        <w:rPr>
          <w:b/>
        </w:rPr>
        <w:t>, and determined that there is no significant correlation between any of these hormones on either percent or absolute weight gain.  This is noted in the results section as well:</w:t>
      </w:r>
    </w:p>
    <w:p w14:paraId="1104A3BF" w14:textId="56CD35F2" w:rsidR="00480F77" w:rsidRDefault="00480F77" w:rsidP="00552AC8">
      <w:pPr>
        <w:pStyle w:val="ListParagraph"/>
        <w:ind w:left="360"/>
        <w:rPr>
          <w:b/>
        </w:rPr>
      </w:pPr>
    </w:p>
    <w:p w14:paraId="00A57CFB" w14:textId="449539C4"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w:t>
      </w:r>
      <w:r w:rsidR="0090305D">
        <w:rPr>
          <w:b/>
          <w:color w:val="FF0000"/>
        </w:rPr>
        <w:t>th HFD and CD fed mice (Figure 1</w:t>
      </w:r>
      <w:r w:rsidRPr="00480F77">
        <w:rPr>
          <w:b/>
          <w:color w:val="FF0000"/>
        </w:rPr>
        <w:t>C and Table 2).</w:t>
      </w:r>
    </w:p>
    <w:p w14:paraId="60857A9D" w14:textId="77777777" w:rsidR="00480F77" w:rsidRDefault="00480F77" w:rsidP="00552AC8">
      <w:pPr>
        <w:pStyle w:val="ListParagraph"/>
        <w:ind w:left="360"/>
        <w:rPr>
          <w:b/>
          <w:color w:val="FF0000"/>
        </w:rPr>
      </w:pPr>
    </w:p>
    <w:p w14:paraId="7BBDCE85" w14:textId="3F9A313B" w:rsidR="00480F77" w:rsidRDefault="00480F77" w:rsidP="00480F77">
      <w:pPr>
        <w:rPr>
          <w:b/>
        </w:rPr>
      </w:pPr>
      <w:r w:rsidRPr="00480F77">
        <w:rPr>
          <w:b/>
        </w:rPr>
        <w:t>Since absolute weight gain data are not included in the revised manusc</w:t>
      </w:r>
      <w:r w:rsidR="00F17272">
        <w:rPr>
          <w:b/>
        </w:rPr>
        <w:t>rip</w:t>
      </w:r>
      <w:r w:rsidR="00380CA4">
        <w:rPr>
          <w:b/>
        </w:rPr>
        <w:t>t they are presented in Figure 2</w:t>
      </w:r>
      <w:r w:rsidR="00F17272">
        <w:rPr>
          <w:b/>
        </w:rPr>
        <w:t xml:space="preserve"> of this response.  </w:t>
      </w:r>
    </w:p>
    <w:p w14:paraId="27591E32" w14:textId="77777777" w:rsidR="00F17272" w:rsidRDefault="00F17272" w:rsidP="00480F77">
      <w:pPr>
        <w:rPr>
          <w:b/>
        </w:rPr>
      </w:pPr>
    </w:p>
    <w:p w14:paraId="03EDF419" w14:textId="2219D902" w:rsidR="00F17272" w:rsidRDefault="00F17272" w:rsidP="00480F77">
      <w:pPr>
        <w:rPr>
          <w:b/>
        </w:rPr>
      </w:pPr>
      <w:r>
        <w:rPr>
          <w:b/>
        </w:rPr>
        <w:t>Finally, as noted below in comment #12, we examined weight gain and fasting response in grams rather than in percent fo</w:t>
      </w:r>
      <w:r w:rsidR="0090305D">
        <w:rPr>
          <w:b/>
        </w:rPr>
        <w:t>r the data presented in Figure 3 (formerly Figure 4)</w:t>
      </w:r>
      <w:r>
        <w:rPr>
          <w:b/>
        </w:rPr>
        <w: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CF9D0F" w14:textId="45541AC1" w:rsidR="001701BF" w:rsidRDefault="00F17272" w:rsidP="001701BF">
      <w:pPr>
        <w:pStyle w:val="ListParagraph"/>
        <w:numPr>
          <w:ilvl w:val="0"/>
          <w:numId w:val="2"/>
        </w:numPr>
      </w:pPr>
      <w:r>
        <w:rPr>
          <w:b/>
          <w:noProof/>
        </w:rPr>
        <mc:AlternateContent>
          <mc:Choice Requires="wps">
            <w:drawing>
              <wp:anchor distT="0" distB="0" distL="114300" distR="114300" simplePos="0" relativeHeight="251659264" behindDoc="0" locked="0" layoutInCell="1" allowOverlap="1" wp14:anchorId="55B19FDE" wp14:editId="3F5B29A3">
                <wp:simplePos x="0" y="0"/>
                <wp:positionH relativeFrom="column">
                  <wp:posOffset>1943100</wp:posOffset>
                </wp:positionH>
                <wp:positionV relativeFrom="paragraph">
                  <wp:posOffset>0</wp:posOffset>
                </wp:positionV>
                <wp:extent cx="3429000" cy="4229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3429000" cy="4229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AB1AFF" w:rsidRDefault="00AB1AFF">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AB1AFF" w:rsidRPr="00480F77" w:rsidRDefault="00AB1AFF">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153pt;margin-top:0;width:270pt;height:33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" filled="f" stroked="f">
                <v:textbox>
                  <w:txbxContent>
                    <w:p w14:paraId="1AA79A2F" w14:textId="6E925054" w:rsidR="00E270C1" w:rsidRDefault="00E270C1">
                      <w:pPr>
                        <w:rPr>
                          <w:b/>
                        </w:rPr>
                      </w:pPr>
                      <w:r>
                        <w:rPr>
                          <w:b/>
                          <w:noProof/>
                        </w:rPr>
                        <w:drawing>
                          <wp:inline distT="0" distB="0" distL="0" distR="0" wp14:anchorId="041EA855" wp14:editId="7E6C510E">
                            <wp:extent cx="3105978" cy="3105978"/>
                            <wp:effectExtent l="0" t="0" r="0" b="0"/>
                            <wp:docPr id="5" name="Picture 5"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5978" cy="3105978"/>
                                    </a:xfrm>
                                    <a:prstGeom prst="rect">
                                      <a:avLst/>
                                    </a:prstGeom>
                                    <a:noFill/>
                                    <a:ln>
                                      <a:noFill/>
                                    </a:ln>
                                  </pic:spPr>
                                </pic:pic>
                              </a:graphicData>
                            </a:graphic>
                          </wp:inline>
                        </w:drawing>
                      </w:r>
                    </w:p>
                    <w:p w14:paraId="577C0D79" w14:textId="7E2044BF" w:rsidR="00E270C1" w:rsidRPr="00480F77" w:rsidRDefault="00E270C1">
                      <w:r>
                        <w:rPr>
                          <w:b/>
                        </w:rPr>
                        <w:t>Figure 2: 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r w:rsidR="00FC2429">
        <w:t xml:space="preserve">Why were there 3 fasting weight loss periods reported in Figure 3A? This was only done twice 12 weeks apart? </w:t>
      </w:r>
    </w:p>
    <w:p w14:paraId="4A5B7559" w14:textId="77777777" w:rsidR="00EF5C51" w:rsidRDefault="00EF5C51" w:rsidP="00EF5C51">
      <w:pPr>
        <w:pStyle w:val="ListParagraph"/>
        <w:ind w:left="360"/>
      </w:pPr>
    </w:p>
    <w:p w14:paraId="13DA14D6" w14:textId="6BBE5FE7" w:rsidR="001701BF" w:rsidRPr="00EF5C51" w:rsidRDefault="006F4BDF" w:rsidP="001701BF">
      <w:pPr>
        <w:rPr>
          <w:b/>
        </w:rPr>
      </w:pPr>
      <w:r>
        <w:rPr>
          <w:b/>
        </w:rPr>
        <w:t>In addition to the 10-week and 22-</w:t>
      </w:r>
      <w:r w:rsidR="007520EE">
        <w:rPr>
          <w:b/>
        </w:rPr>
        <w:t>week weights (which were part of the pre-diet and post-diet measurements), w</w:t>
      </w:r>
      <w:r w:rsidR="001701BF" w:rsidRPr="00EF5C51">
        <w:rPr>
          <w:b/>
        </w:rPr>
        <w:t xml:space="preserve">e also included an extra cohort, of only wild-type normal chow C57BL/6J that were untreated and left on a chow diet for an extended period of time.  These mice make up the </w:t>
      </w:r>
      <w:r w:rsidR="00EF5C51" w:rsidRPr="00EF5C51">
        <w:rPr>
          <w:b/>
        </w:rPr>
        <w:t xml:space="preserve">~215 </w:t>
      </w:r>
      <w:r w:rsidR="0090305D">
        <w:rPr>
          <w:b/>
        </w:rPr>
        <w:t>day old cohort shown in Figure 2</w:t>
      </w:r>
      <w:r w:rsidR="00EF5C51" w:rsidRPr="00EF5C51">
        <w:rPr>
          <w:b/>
        </w:rPr>
        <w:t>A</w:t>
      </w:r>
      <w:r w:rsidR="0090305D">
        <w:rPr>
          <w:b/>
        </w:rPr>
        <w:t xml:space="preserve"> (formerly 3A)</w:t>
      </w:r>
      <w:r w:rsidR="007520EE">
        <w:rPr>
          <w:b/>
        </w:rPr>
        <w:t xml:space="preserve">.  </w:t>
      </w:r>
      <w:r w:rsidR="00EF5C51" w:rsidRPr="00EF5C51">
        <w:rPr>
          <w:b/>
        </w:rPr>
        <w:t xml:space="preserve">No other studies were performed on this cohort, and they were not used in any other analyses since they had no age matched HFD/CD cohort.  </w:t>
      </w:r>
      <w:r w:rsidR="00EF5C51">
        <w:rPr>
          <w:b/>
        </w:rPr>
        <w:t xml:space="preserve">We include this to demonstrate over a longer range of ages that fasting responses are quite stable at a population level.  </w:t>
      </w:r>
      <w:r w:rsidR="00EF5C51" w:rsidRPr="00EF5C51">
        <w:rPr>
          <w:b/>
        </w:rPr>
        <w:t>We indicated this in the</w:t>
      </w:r>
      <w:r w:rsidR="00EF5C51">
        <w:rPr>
          <w:b/>
        </w:rPr>
        <w:t xml:space="preserve"> results section where we clarify that these are NCD fed mice and in the</w:t>
      </w:r>
      <w:r w:rsidR="00EF5C51" w:rsidRPr="00EF5C51">
        <w:rPr>
          <w:b/>
        </w:rPr>
        <w:t xml:space="preserve"> methods section:</w:t>
      </w:r>
    </w:p>
    <w:p w14:paraId="39080B93" w14:textId="77777777" w:rsidR="00EF5C51" w:rsidRDefault="00EF5C51" w:rsidP="001701BF"/>
    <w:p w14:paraId="73ED5F0A" w14:textId="11B85C16" w:rsidR="00EF5C51" w:rsidRDefault="00EF5C51" w:rsidP="00EF5C51">
      <w:pPr>
        <w:ind w:left="360"/>
        <w:rPr>
          <w:b/>
          <w:color w:val="FF0000"/>
        </w:rPr>
      </w:pPr>
      <w:r w:rsidRPr="00EF5C51">
        <w:rPr>
          <w:b/>
          <w:color w:val="FF0000"/>
        </w:rPr>
        <w:t>For the ~215 day old mouse cohort s</w:t>
      </w:r>
      <w:r w:rsidR="0090305D">
        <w:rPr>
          <w:b/>
          <w:color w:val="FF0000"/>
        </w:rPr>
        <w:t>hown in Figure 2</w:t>
      </w:r>
      <w:r w:rsidRPr="00EF5C51">
        <w:rPr>
          <w:b/>
          <w:color w:val="FF0000"/>
        </w:rPr>
        <w:t>A, these mice were maintained on NCD for a longer duration than other cohorts, before fasting responses were measured.</w:t>
      </w:r>
    </w:p>
    <w:p w14:paraId="31B1A6AF" w14:textId="77777777" w:rsidR="00EF5C51" w:rsidRDefault="00EF5C51" w:rsidP="00EF5C51">
      <w:pPr>
        <w:ind w:left="360"/>
        <w:rPr>
          <w:b/>
          <w:color w:val="FF0000"/>
        </w:rPr>
      </w:pPr>
    </w:p>
    <w:p w14:paraId="47783BBA" w14:textId="77777777" w:rsidR="00EF5C51" w:rsidRDefault="00EF5C51" w:rsidP="00EF5C51">
      <w:pPr>
        <w:pStyle w:val="ListParagraph"/>
        <w:numPr>
          <w:ilvl w:val="0"/>
          <w:numId w:val="2"/>
        </w:numPr>
      </w:pPr>
      <w:proofErr w:type="gramStart"/>
      <w:r>
        <w:t>There were also 2 outliers</w:t>
      </w:r>
      <w:proofErr w:type="gramEnd"/>
      <w:r>
        <w:t xml:space="preserve">, </w:t>
      </w:r>
      <w:proofErr w:type="gramStart"/>
      <w:r>
        <w:t>did results include these individuals</w:t>
      </w:r>
      <w:proofErr w:type="gramEnd"/>
      <w:r>
        <w:t xml:space="preserve">? </w:t>
      </w:r>
    </w:p>
    <w:p w14:paraId="1253792F" w14:textId="77777777" w:rsidR="00EF5C51" w:rsidRDefault="00EF5C51" w:rsidP="00EF5C51">
      <w:pPr>
        <w:pStyle w:val="ListParagraph"/>
        <w:ind w:left="360"/>
      </w:pPr>
    </w:p>
    <w:p w14:paraId="66B75B49" w14:textId="2416CEB5" w:rsidR="00EF5C51" w:rsidRDefault="00EF5C51" w:rsidP="006A661A">
      <w:pPr>
        <w:pStyle w:val="ListParagraph"/>
        <w:ind w:left="0"/>
        <w:rPr>
          <w:b/>
        </w:rPr>
      </w:pPr>
      <w:r w:rsidRPr="007520EE">
        <w:rPr>
          <w:b/>
        </w:rPr>
        <w:t xml:space="preserve">Yes, throughout the study all outliers were included in the analysis.  As per this particular figure, there </w:t>
      </w:r>
      <w:r w:rsidR="006A661A">
        <w:rPr>
          <w:b/>
        </w:rPr>
        <w:t>were</w:t>
      </w:r>
      <w:r w:rsidRPr="007520EE">
        <w:rPr>
          <w:b/>
        </w:rPr>
        <w:t xml:space="preserve"> </w:t>
      </w:r>
      <w:r w:rsidR="009109D7">
        <w:rPr>
          <w:b/>
        </w:rPr>
        <w:t>several</w:t>
      </w:r>
      <w:r w:rsidR="006A661A">
        <w:rPr>
          <w:b/>
        </w:rPr>
        <w:t xml:space="preserve"> outliers.  </w:t>
      </w:r>
      <w:r w:rsidR="009109D7">
        <w:rPr>
          <w:b/>
        </w:rPr>
        <w:t xml:space="preserve">One of these was determined to be a data entry error, in one Control Diet animal’s pre-diet fasting response.  This was corrected in the revised analysis.  </w:t>
      </w:r>
      <w:r w:rsidR="007520EE" w:rsidRPr="007520EE">
        <w:rPr>
          <w:b/>
        </w:rPr>
        <w:t xml:space="preserve">Removing </w:t>
      </w:r>
      <w:r w:rsidR="009109D7">
        <w:rPr>
          <w:b/>
        </w:rPr>
        <w:t>the other actual outliers</w:t>
      </w:r>
      <w:r w:rsidR="007520EE" w:rsidRPr="007520EE">
        <w:rPr>
          <w:b/>
        </w:rPr>
        <w:t xml:space="preserve"> did not affect the results of this regression analysis</w:t>
      </w:r>
      <w:r w:rsidR="007520EE">
        <w:rPr>
          <w:b/>
        </w:rPr>
        <w:t>.</w:t>
      </w:r>
      <w:r w:rsidR="00CD680E">
        <w:rPr>
          <w:b/>
        </w:rPr>
        <w:t xml:space="preserve">  </w:t>
      </w:r>
      <w:r w:rsidR="006A661A" w:rsidRPr="006A661A">
        <w:rPr>
          <w:b/>
        </w:rPr>
        <w:t>For percent weight loss upon fasting the Spearman's rank ordered test showe</w:t>
      </w:r>
      <w:r w:rsidR="006A661A">
        <w:rPr>
          <w:b/>
        </w:rPr>
        <w:t>d no significant correlation. (Rho</w:t>
      </w:r>
      <w:r w:rsidR="006A661A" w:rsidRPr="006A661A">
        <w:rPr>
          <w:b/>
        </w:rPr>
        <w:t xml:space="preserve">=0.0427 </w:t>
      </w:r>
      <w:r w:rsidR="006A661A">
        <w:rPr>
          <w:b/>
        </w:rPr>
        <w:t>Rho</w:t>
      </w:r>
      <w:r w:rsidR="006A661A" w:rsidRPr="006A661A">
        <w:rPr>
          <w:b/>
          <w:vertAlign w:val="superscript"/>
        </w:rPr>
        <w:t>2</w:t>
      </w:r>
      <w:r w:rsidR="006A661A" w:rsidRPr="006A661A">
        <w:rPr>
          <w:b/>
        </w:rPr>
        <w:t>= 0.0177 and p=0.26</w:t>
      </w:r>
      <w:r w:rsidR="006A661A">
        <w:rPr>
          <w:b/>
        </w:rPr>
        <w:t>85) and with outliers removed (Rho</w:t>
      </w:r>
      <w:r w:rsidR="006A661A" w:rsidRPr="006A661A">
        <w:rPr>
          <w:b/>
        </w:rPr>
        <w:t xml:space="preserve">=0.1772 </w:t>
      </w:r>
      <w:r w:rsidR="006A661A">
        <w:rPr>
          <w:b/>
        </w:rPr>
        <w:t>Rho</w:t>
      </w:r>
      <w:r w:rsidR="006A661A" w:rsidRPr="006A661A">
        <w:rPr>
          <w:b/>
          <w:vertAlign w:val="superscript"/>
        </w:rPr>
        <w:t>2</w:t>
      </w:r>
      <w:r w:rsidR="006A661A" w:rsidRPr="006A661A">
        <w:rPr>
          <w:b/>
        </w:rPr>
        <w:t xml:space="preserve">= 0.0314 and p=0.1484). For total weight loss </w:t>
      </w:r>
      <w:r w:rsidR="006A661A">
        <w:rPr>
          <w:b/>
        </w:rPr>
        <w:t>there was also no correlation (Rho</w:t>
      </w:r>
      <w:r w:rsidR="006A661A" w:rsidRPr="006A661A">
        <w:rPr>
          <w:b/>
        </w:rPr>
        <w:t xml:space="preserve">=-0.093 </w:t>
      </w:r>
      <w:r w:rsidR="006A661A">
        <w:rPr>
          <w:b/>
        </w:rPr>
        <w:t>Rho</w:t>
      </w:r>
      <w:r w:rsidR="006A661A" w:rsidRPr="006A661A">
        <w:rPr>
          <w:b/>
          <w:vertAlign w:val="superscript"/>
        </w:rPr>
        <w:t>2</w:t>
      </w:r>
      <w:r w:rsidR="006A661A" w:rsidRPr="006A661A">
        <w:rPr>
          <w:b/>
        </w:rPr>
        <w:t>= 0.0071 and p=0.48</w:t>
      </w:r>
      <w:r w:rsidR="006A661A">
        <w:rPr>
          <w:b/>
        </w:rPr>
        <w:t>34) and with outliers removed (Rho</w:t>
      </w:r>
      <w:r w:rsidR="006A661A" w:rsidRPr="006A661A">
        <w:rPr>
          <w:b/>
        </w:rPr>
        <w:t xml:space="preserve">=-0.0618 </w:t>
      </w:r>
      <w:r w:rsidR="006A661A">
        <w:rPr>
          <w:b/>
        </w:rPr>
        <w:t>Rho</w:t>
      </w:r>
      <w:r w:rsidR="006A661A" w:rsidRPr="006A661A">
        <w:rPr>
          <w:b/>
          <w:vertAlign w:val="superscript"/>
        </w:rPr>
        <w:t>2</w:t>
      </w:r>
      <w:r w:rsidR="006A661A" w:rsidRPr="006A661A">
        <w:rPr>
          <w:b/>
        </w:rPr>
        <w:t>= 0.0038 and p=0.6167).</w:t>
      </w:r>
      <w:r w:rsidR="009109D7">
        <w:rPr>
          <w:b/>
        </w:rPr>
        <w:t xml:space="preserve">  </w:t>
      </w:r>
    </w:p>
    <w:p w14:paraId="23E777E0" w14:textId="77777777" w:rsidR="006A661A" w:rsidRDefault="006A661A" w:rsidP="006A661A">
      <w:pPr>
        <w:pStyle w:val="ListParagraph"/>
        <w:ind w:left="0"/>
      </w:pPr>
    </w:p>
    <w:p w14:paraId="4A07B30A" w14:textId="473128C5" w:rsidR="00FC2429" w:rsidRDefault="00FC2429" w:rsidP="00FC2429">
      <w:pPr>
        <w:pStyle w:val="ListParagraph"/>
        <w:numPr>
          <w:ilvl w:val="0"/>
          <w:numId w:val="2"/>
        </w:numPr>
      </w:pPr>
      <w:r>
        <w:t>Figure 3B can be deleted.</w:t>
      </w:r>
    </w:p>
    <w:p w14:paraId="6D726A99" w14:textId="77777777" w:rsidR="003049AB" w:rsidRDefault="003049AB" w:rsidP="003049AB"/>
    <w:p w14:paraId="3D814611" w14:textId="3478D9C0" w:rsidR="003049AB" w:rsidRDefault="003049AB" w:rsidP="003049AB">
      <w:pPr>
        <w:rPr>
          <w:b/>
        </w:rPr>
      </w:pPr>
      <w:r w:rsidRPr="003049AB">
        <w:rPr>
          <w:b/>
        </w:rPr>
        <w:t>We disagree, our findings show that fasting responses at ~10 weeks of age are quite predictive of weight gain, but that the fasting response of a mouse is not</w:t>
      </w:r>
      <w:r w:rsidR="0090305D">
        <w:rPr>
          <w:b/>
        </w:rPr>
        <w:t xml:space="preserve"> stable over time.  This figure (now 2B, formerly 3B) </w:t>
      </w:r>
      <w:r w:rsidRPr="003049AB">
        <w:rPr>
          <w:b/>
        </w:rPr>
        <w:t>is essential to this point as noted in the discussion section:</w:t>
      </w:r>
    </w:p>
    <w:p w14:paraId="0DCA5023" w14:textId="77777777" w:rsidR="007E0977" w:rsidRDefault="007E0977" w:rsidP="003049AB">
      <w:pPr>
        <w:rPr>
          <w:b/>
        </w:rPr>
      </w:pPr>
    </w:p>
    <w:p w14:paraId="25710198" w14:textId="780D67EE" w:rsidR="007E0977" w:rsidRDefault="007E0977" w:rsidP="007E0977">
      <w:pPr>
        <w:ind w:left="360"/>
        <w:rPr>
          <w:b/>
          <w:color w:val="FF0000"/>
        </w:rPr>
      </w:pPr>
      <w:r w:rsidRPr="007E0977">
        <w:rPr>
          <w:b/>
          <w:color w:val="FF0000"/>
        </w:rPr>
        <w:t>Of note it is interesting that fasting responses themselves are not stable throughout life on</w:t>
      </w:r>
      <w:r w:rsidR="0090305D">
        <w:rPr>
          <w:b/>
          <w:color w:val="FF0000"/>
        </w:rPr>
        <w:t xml:space="preserve"> a per mouse basis (see Figure 2</w:t>
      </w:r>
      <w:r w:rsidRPr="007E0977">
        <w:rPr>
          <w:b/>
          <w:color w:val="FF0000"/>
        </w:rPr>
        <w:t xml:space="preserve">B).  This suggests that either the fasting response is not causative of weight gain directly, or is only causal during a younger age. These data are consistent with reports that among adult human populations, basal metabolic rate is not reduced in obese individuals </w:t>
      </w:r>
      <w:r w:rsidRPr="007E0977">
        <w:rPr>
          <w:b/>
          <w:color w:val="FF0000"/>
        </w:rPr>
        <w:fldChar w:fldCharType="begin" w:fldLock="1"/>
      </w:r>
      <w:r w:rsidR="00C414FC">
        <w:rPr>
          <w:b/>
          <w:color w:val="FF0000"/>
        </w:rP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8, 9]" }, "properties" : { "noteIndex" : 0 }, "schema" : "https://github.com/citation-style-language/schema/raw/master/csl-citation.json" }</w:instrText>
      </w:r>
      <w:r w:rsidRPr="007E0977">
        <w:rPr>
          <w:b/>
          <w:color w:val="FF0000"/>
        </w:rPr>
        <w:fldChar w:fldCharType="separate"/>
      </w:r>
      <w:r w:rsidR="00C414FC" w:rsidRPr="00C414FC">
        <w:rPr>
          <w:noProof/>
          <w:color w:val="FF0000"/>
        </w:rPr>
        <w:t>[8, 9]</w:t>
      </w:r>
      <w:r w:rsidRPr="007E0977">
        <w:rPr>
          <w:b/>
          <w:color w:val="FF0000"/>
        </w:rPr>
        <w:fldChar w:fldCharType="end"/>
      </w:r>
      <w:r w:rsidR="00C414FC">
        <w:rPr>
          <w:b/>
          <w:color w:val="FF0000"/>
        </w:rPr>
        <w:t xml:space="preserve"> to the extent that reductions in metabolic rates in pediatric populations are predictive of obesity </w:t>
      </w:r>
      <w:r w:rsidR="00C414FC" w:rsidRPr="00C414FC">
        <w:rPr>
          <w:b/>
          <w:color w:val="FF0000"/>
        </w:rPr>
        <w:fldChar w:fldCharType="begin" w:fldLock="1"/>
      </w:r>
      <w:r w:rsidR="00C414FC">
        <w:rPr>
          <w:b/>
          <w:color w:val="FF0000"/>
        </w:rPr>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10, 11]" }, "properties" : { "noteIndex" : 0 }, "schema" : "https://github.com/citation-style-language/schema/raw/master/csl-citation.json" }</w:instrText>
      </w:r>
      <w:r w:rsidR="00C414FC" w:rsidRPr="00C414FC">
        <w:rPr>
          <w:b/>
          <w:color w:val="FF0000"/>
        </w:rPr>
        <w:fldChar w:fldCharType="separate"/>
      </w:r>
      <w:r w:rsidR="00C414FC" w:rsidRPr="00C414FC">
        <w:rPr>
          <w:noProof/>
          <w:color w:val="FF0000"/>
        </w:rPr>
        <w:t>[10, 11]</w:t>
      </w:r>
      <w:r w:rsidR="00C414FC" w:rsidRPr="00C414FC">
        <w:rPr>
          <w:b/>
          <w:color w:val="FF0000"/>
        </w:rPr>
        <w:fldChar w:fldCharType="end"/>
      </w:r>
      <w:r w:rsidRPr="00C414FC">
        <w:rPr>
          <w:b/>
          <w:color w:val="FF0000"/>
        </w:rPr>
        <w:t>.</w:t>
      </w:r>
      <w:r w:rsidRPr="007E0977">
        <w:rPr>
          <w:b/>
          <w:color w:val="FF0000"/>
        </w:rPr>
        <w:t xml:space="preserve">  </w:t>
      </w:r>
    </w:p>
    <w:p w14:paraId="4F892338" w14:textId="77777777" w:rsidR="007E0977" w:rsidRDefault="007E0977" w:rsidP="007E0977">
      <w:pPr>
        <w:ind w:left="360"/>
        <w:rPr>
          <w:b/>
          <w:color w:val="FF0000"/>
        </w:rPr>
      </w:pPr>
    </w:p>
    <w:p w14:paraId="5B190D02" w14:textId="1DF94B02" w:rsidR="007E0977" w:rsidRPr="007E0977" w:rsidRDefault="007E0977" w:rsidP="007E0977">
      <w:pPr>
        <w:rPr>
          <w:b/>
        </w:rPr>
      </w:pPr>
      <w:r w:rsidRPr="007E0977">
        <w:rPr>
          <w:b/>
        </w:rPr>
        <w:t>We therefore feel that this figure is essential to the interpretation of how fasting responses are established and when they exert their effects.</w:t>
      </w:r>
    </w:p>
    <w:p w14:paraId="2369D9A3" w14:textId="77777777" w:rsidR="003049AB" w:rsidRDefault="003049AB" w:rsidP="003049AB"/>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69ABADC" w14:textId="77777777" w:rsidR="00B3527E" w:rsidRDefault="00B3527E" w:rsidP="00B3527E"/>
    <w:p w14:paraId="2F9A490A" w14:textId="238E7FFC" w:rsidR="00B3527E" w:rsidRDefault="00B3527E" w:rsidP="00B3527E">
      <w:pPr>
        <w:rPr>
          <w:b/>
        </w:rPr>
      </w:pPr>
      <w:r w:rsidRPr="00B3527E">
        <w:rPr>
          <w:b/>
        </w:rPr>
        <w:t>This paragraph was revised and shortened as suggested</w:t>
      </w:r>
      <w:r w:rsidR="00C5168C">
        <w:rPr>
          <w:b/>
        </w:rPr>
        <w:t>.  To clarify the effects of fasting response to weight gain, we only included the effect of relative weight loss to relative weight gain on the diet.  In our opinion this is the most direct answer to our question.  We have removed from the manuscript the other potentially distracting correlates.</w:t>
      </w:r>
      <w:r w:rsidR="006C56B0">
        <w:rPr>
          <w:b/>
        </w:rPr>
        <w:t xml:space="preserve">  The full set of potential </w:t>
      </w:r>
      <w:r w:rsidR="0074124A">
        <w:rPr>
          <w:b/>
        </w:rPr>
        <w:t>comparisons</w:t>
      </w:r>
      <w:r w:rsidR="006C56B0">
        <w:rPr>
          <w:b/>
        </w:rPr>
        <w:t xml:space="preserve"> between relative and absolute fasting responses and relative and absolute weight gain are presented here</w:t>
      </w:r>
      <w:r w:rsidR="0074124A">
        <w:rPr>
          <w:b/>
        </w:rPr>
        <w:t xml:space="preserve"> both in statistical </w:t>
      </w:r>
      <w:r w:rsidR="00023A25">
        <w:rPr>
          <w:b/>
        </w:rPr>
        <w:t xml:space="preserve">(Table 1 of this response) </w:t>
      </w:r>
      <w:r w:rsidR="0074124A">
        <w:rPr>
          <w:b/>
        </w:rPr>
        <w:t>and graphed form</w:t>
      </w:r>
      <w:r w:rsidR="00023A25">
        <w:rPr>
          <w:b/>
        </w:rPr>
        <w:t xml:space="preserve"> (see Figure 2 of this response)</w:t>
      </w:r>
      <w:r w:rsidR="006C56B0">
        <w:rPr>
          <w:b/>
        </w:rPr>
        <w:t>:</w:t>
      </w:r>
    </w:p>
    <w:p w14:paraId="701E5E7F" w14:textId="77777777" w:rsidR="00AA4F71" w:rsidRDefault="00AA4F71" w:rsidP="00B3527E">
      <w:pPr>
        <w:rPr>
          <w:b/>
        </w:rPr>
      </w:pPr>
    </w:p>
    <w:p w14:paraId="581C1A1B" w14:textId="48933D8A" w:rsidR="00AA4F71" w:rsidRPr="00023A25" w:rsidRDefault="00023A25" w:rsidP="00B3527E">
      <w:r>
        <w:rPr>
          <w:b/>
        </w:rPr>
        <w:t xml:space="preserve">Table 1: </w:t>
      </w:r>
      <w:r w:rsidR="00AA4F71">
        <w:rPr>
          <w:b/>
        </w:rPr>
        <w:t>Correlation Coefficients as calculated by Spearman’s Rho</w:t>
      </w:r>
      <w:r w:rsidR="00B50A5D">
        <w:rPr>
          <w:b/>
        </w:rPr>
        <w:t xml:space="preserve"> between weight gain during the diet and fasting response prior to the diet</w:t>
      </w:r>
      <w:r w:rsidR="00AA4F71" w:rsidRPr="00023A25">
        <w:t>.   Asterisk indicates p&lt;0.05</w:t>
      </w:r>
    </w:p>
    <w:p w14:paraId="6B51A221" w14:textId="77777777" w:rsidR="006C56B0" w:rsidRDefault="006C56B0" w:rsidP="00B3527E">
      <w:pPr>
        <w:rPr>
          <w:b/>
        </w:rPr>
      </w:pPr>
    </w:p>
    <w:tbl>
      <w:tblPr>
        <w:tblW w:w="8640" w:type="dxa"/>
        <w:tblBorders>
          <w:top w:val="nil"/>
          <w:left w:val="nil"/>
          <w:right w:val="nil"/>
        </w:tblBorders>
        <w:tblLayout w:type="fixed"/>
        <w:tblLook w:val="0000" w:firstRow="0" w:lastRow="0" w:firstColumn="0" w:lastColumn="0" w:noHBand="0" w:noVBand="0"/>
      </w:tblPr>
      <w:tblGrid>
        <w:gridCol w:w="3240"/>
        <w:gridCol w:w="2520"/>
        <w:gridCol w:w="2880"/>
      </w:tblGrid>
      <w:tr w:rsidR="006C56B0" w14:paraId="7ACBE8EF" w14:textId="77777777" w:rsidTr="00AA4F71">
        <w:tc>
          <w:tcPr>
            <w:tcW w:w="3240" w:type="dxa"/>
            <w:tcMar>
              <w:top w:w="20" w:type="nil"/>
              <w:left w:w="20" w:type="nil"/>
              <w:bottom w:w="20" w:type="nil"/>
              <w:right w:w="20" w:type="nil"/>
            </w:tcMar>
            <w:vAlign w:val="center"/>
          </w:tcPr>
          <w:p w14:paraId="5DCC76D5" w14:textId="77777777" w:rsidR="006C56B0" w:rsidRDefault="006C56B0" w:rsidP="00AA4F71">
            <w:pPr>
              <w:widowControl w:val="0"/>
              <w:autoSpaceDE w:val="0"/>
              <w:autoSpaceDN w:val="0"/>
              <w:adjustRightInd w:val="0"/>
              <w:rPr>
                <w:rFonts w:ascii="Helvetica" w:hAnsi="Helvetica" w:cs="Helvetica"/>
                <w:b/>
                <w:bCs/>
              </w:rPr>
            </w:pPr>
          </w:p>
        </w:tc>
        <w:tc>
          <w:tcPr>
            <w:tcW w:w="2520" w:type="dxa"/>
            <w:tcMar>
              <w:top w:w="20" w:type="nil"/>
              <w:left w:w="20" w:type="nil"/>
              <w:bottom w:w="20" w:type="nil"/>
              <w:right w:w="20" w:type="nil"/>
            </w:tcMar>
            <w:vAlign w:val="center"/>
          </w:tcPr>
          <w:p w14:paraId="07F7A279"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Relative Fasting Response</w:t>
            </w:r>
          </w:p>
        </w:tc>
        <w:tc>
          <w:tcPr>
            <w:tcW w:w="2880" w:type="dxa"/>
            <w:tcMar>
              <w:top w:w="20" w:type="nil"/>
              <w:left w:w="20" w:type="nil"/>
              <w:bottom w:w="20" w:type="nil"/>
              <w:right w:w="20" w:type="nil"/>
            </w:tcMar>
            <w:vAlign w:val="center"/>
          </w:tcPr>
          <w:p w14:paraId="4220AE4F" w14:textId="77777777" w:rsidR="006C56B0" w:rsidRDefault="006C56B0">
            <w:pPr>
              <w:widowControl w:val="0"/>
              <w:autoSpaceDE w:val="0"/>
              <w:autoSpaceDN w:val="0"/>
              <w:adjustRightInd w:val="0"/>
              <w:jc w:val="center"/>
              <w:rPr>
                <w:rFonts w:ascii="Helvetica" w:hAnsi="Helvetica" w:cs="Helvetica"/>
                <w:b/>
                <w:bCs/>
              </w:rPr>
            </w:pPr>
            <w:r>
              <w:rPr>
                <w:rFonts w:ascii="Helvetica" w:hAnsi="Helvetica" w:cs="Helvetica"/>
                <w:b/>
                <w:bCs/>
              </w:rPr>
              <w:t>Pre Diet Absolute Fasting Response</w:t>
            </w:r>
          </w:p>
        </w:tc>
      </w:tr>
      <w:tr w:rsidR="006C56B0" w14:paraId="2177AAD3"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BB409AA" w14:textId="675C561E" w:rsidR="006C56B0" w:rsidRDefault="00AA4F71">
            <w:pPr>
              <w:widowControl w:val="0"/>
              <w:autoSpaceDE w:val="0"/>
              <w:autoSpaceDN w:val="0"/>
              <w:adjustRightInd w:val="0"/>
              <w:jc w:val="right"/>
              <w:rPr>
                <w:rFonts w:ascii="Helvetica" w:hAnsi="Helvetica" w:cs="Helvetica"/>
              </w:rPr>
            </w:pPr>
            <w:r>
              <w:rPr>
                <w:rFonts w:ascii="Helvetica" w:hAnsi="Helvetica" w:cs="Helvetica"/>
              </w:rPr>
              <w:t>HFD - Absolute Weight Gain</w:t>
            </w:r>
          </w:p>
        </w:tc>
        <w:tc>
          <w:tcPr>
            <w:tcW w:w="2520" w:type="dxa"/>
            <w:shd w:val="clear" w:color="auto" w:fill="FFFFFF"/>
            <w:tcMar>
              <w:top w:w="20" w:type="nil"/>
              <w:left w:w="20" w:type="nil"/>
              <w:bottom w:w="20" w:type="nil"/>
              <w:right w:w="20" w:type="nil"/>
            </w:tcMar>
            <w:vAlign w:val="center"/>
          </w:tcPr>
          <w:p w14:paraId="44E3ADE0" w14:textId="36B656AC"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98*</w:t>
            </w:r>
          </w:p>
        </w:tc>
        <w:tc>
          <w:tcPr>
            <w:tcW w:w="2880" w:type="dxa"/>
            <w:shd w:val="clear" w:color="auto" w:fill="FFFFFF"/>
            <w:tcMar>
              <w:top w:w="20" w:type="nil"/>
              <w:left w:w="20" w:type="nil"/>
              <w:bottom w:w="20" w:type="nil"/>
              <w:right w:w="20" w:type="nil"/>
            </w:tcMar>
            <w:vAlign w:val="center"/>
          </w:tcPr>
          <w:p w14:paraId="6D925299" w14:textId="139EFDA5"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32*</w:t>
            </w:r>
          </w:p>
        </w:tc>
      </w:tr>
      <w:tr w:rsidR="006C56B0" w14:paraId="58A000A8"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57ED2E02" w14:textId="02E7E6CA"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HFD - Relative Weight Gain </w:t>
            </w:r>
          </w:p>
        </w:tc>
        <w:tc>
          <w:tcPr>
            <w:tcW w:w="2520" w:type="dxa"/>
            <w:shd w:val="clear" w:color="auto" w:fill="FFFFFF"/>
            <w:tcMar>
              <w:top w:w="20" w:type="nil"/>
              <w:left w:w="20" w:type="nil"/>
              <w:bottom w:w="20" w:type="nil"/>
              <w:right w:w="20" w:type="nil"/>
            </w:tcMar>
            <w:vAlign w:val="center"/>
          </w:tcPr>
          <w:p w14:paraId="410AF5F7" w14:textId="6ECB5BDE"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0*</w:t>
            </w:r>
          </w:p>
        </w:tc>
        <w:tc>
          <w:tcPr>
            <w:tcW w:w="2880" w:type="dxa"/>
            <w:shd w:val="clear" w:color="auto" w:fill="FFFFFF"/>
            <w:tcMar>
              <w:top w:w="20" w:type="nil"/>
              <w:left w:w="20" w:type="nil"/>
              <w:bottom w:w="20" w:type="nil"/>
              <w:right w:w="20" w:type="nil"/>
            </w:tcMar>
            <w:vAlign w:val="center"/>
          </w:tcPr>
          <w:p w14:paraId="5C8AEC81" w14:textId="140B5190"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618*</w:t>
            </w:r>
          </w:p>
        </w:tc>
      </w:tr>
      <w:tr w:rsidR="006C56B0" w14:paraId="4DD58C27"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7127013B" w14:textId="7219907B" w:rsidR="006C56B0" w:rsidRDefault="006C56B0">
            <w:pPr>
              <w:widowControl w:val="0"/>
              <w:autoSpaceDE w:val="0"/>
              <w:autoSpaceDN w:val="0"/>
              <w:adjustRightInd w:val="0"/>
              <w:jc w:val="right"/>
              <w:rPr>
                <w:rFonts w:ascii="Helvetica" w:hAnsi="Helvetica" w:cs="Helvetica"/>
              </w:rPr>
            </w:pPr>
            <w:r>
              <w:rPr>
                <w:rFonts w:ascii="Helvetica" w:hAnsi="Helvetica" w:cs="Helvetica"/>
              </w:rPr>
              <w:t>CD - Abso</w:t>
            </w:r>
            <w:r w:rsidR="00AA4F71">
              <w:rPr>
                <w:rFonts w:ascii="Helvetica" w:hAnsi="Helvetica" w:cs="Helvetica"/>
              </w:rPr>
              <w:t xml:space="preserve">lute Weight Gain </w:t>
            </w:r>
          </w:p>
        </w:tc>
        <w:tc>
          <w:tcPr>
            <w:tcW w:w="2520" w:type="dxa"/>
            <w:shd w:val="clear" w:color="auto" w:fill="FFFFFF"/>
            <w:tcMar>
              <w:top w:w="20" w:type="nil"/>
              <w:left w:w="20" w:type="nil"/>
              <w:bottom w:w="20" w:type="nil"/>
              <w:right w:w="20" w:type="nil"/>
            </w:tcMar>
            <w:vAlign w:val="center"/>
          </w:tcPr>
          <w:p w14:paraId="00672129" w14:textId="4FD78F02"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324</w:t>
            </w:r>
          </w:p>
        </w:tc>
        <w:tc>
          <w:tcPr>
            <w:tcW w:w="2880" w:type="dxa"/>
            <w:shd w:val="clear" w:color="auto" w:fill="FFFFFF"/>
            <w:tcMar>
              <w:top w:w="20" w:type="nil"/>
              <w:left w:w="20" w:type="nil"/>
              <w:bottom w:w="20" w:type="nil"/>
              <w:right w:w="20" w:type="nil"/>
            </w:tcMar>
            <w:vAlign w:val="center"/>
          </w:tcPr>
          <w:p w14:paraId="0F6FC497" w14:textId="4479E411"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1</w:t>
            </w:r>
            <w:r w:rsidR="00AA4F71">
              <w:rPr>
                <w:rFonts w:ascii="Helvetica" w:hAnsi="Helvetica" w:cs="Helvetica"/>
              </w:rPr>
              <w:t>9</w:t>
            </w:r>
          </w:p>
        </w:tc>
      </w:tr>
      <w:tr w:rsidR="006C56B0" w14:paraId="0F2EF79E" w14:textId="77777777" w:rsidTr="00AA4F71">
        <w:tblPrEx>
          <w:tblBorders>
            <w:top w:val="none" w:sz="0" w:space="0" w:color="auto"/>
          </w:tblBorders>
        </w:tblPrEx>
        <w:tc>
          <w:tcPr>
            <w:tcW w:w="3240" w:type="dxa"/>
            <w:shd w:val="clear" w:color="auto" w:fill="FFFFFF"/>
            <w:tcMar>
              <w:top w:w="20" w:type="nil"/>
              <w:left w:w="20" w:type="nil"/>
              <w:bottom w:w="20" w:type="nil"/>
              <w:right w:w="20" w:type="nil"/>
            </w:tcMar>
            <w:vAlign w:val="center"/>
          </w:tcPr>
          <w:p w14:paraId="3F1B50FB" w14:textId="0378716D" w:rsidR="006C56B0" w:rsidRDefault="00AA4F71">
            <w:pPr>
              <w:widowControl w:val="0"/>
              <w:autoSpaceDE w:val="0"/>
              <w:autoSpaceDN w:val="0"/>
              <w:adjustRightInd w:val="0"/>
              <w:jc w:val="right"/>
              <w:rPr>
                <w:rFonts w:ascii="Helvetica" w:hAnsi="Helvetica" w:cs="Helvetica"/>
              </w:rPr>
            </w:pPr>
            <w:r>
              <w:rPr>
                <w:rFonts w:ascii="Helvetica" w:hAnsi="Helvetica" w:cs="Helvetica"/>
              </w:rPr>
              <w:t xml:space="preserve">CD - Relative Weight Gain </w:t>
            </w:r>
          </w:p>
        </w:tc>
        <w:tc>
          <w:tcPr>
            <w:tcW w:w="2520" w:type="dxa"/>
            <w:shd w:val="clear" w:color="auto" w:fill="FFFFFF"/>
            <w:tcMar>
              <w:top w:w="20" w:type="nil"/>
              <w:left w:w="20" w:type="nil"/>
              <w:bottom w:w="20" w:type="nil"/>
              <w:right w:w="20" w:type="nil"/>
            </w:tcMar>
            <w:vAlign w:val="center"/>
          </w:tcPr>
          <w:p w14:paraId="15FE8394" w14:textId="361502DF" w:rsidR="006C56B0" w:rsidRDefault="006C56B0" w:rsidP="00AA4F71">
            <w:pPr>
              <w:widowControl w:val="0"/>
              <w:autoSpaceDE w:val="0"/>
              <w:autoSpaceDN w:val="0"/>
              <w:adjustRightInd w:val="0"/>
              <w:jc w:val="center"/>
              <w:rPr>
                <w:rFonts w:ascii="Helvetica" w:hAnsi="Helvetica" w:cs="Helvetica"/>
              </w:rPr>
            </w:pPr>
            <w:r>
              <w:rPr>
                <w:rFonts w:ascii="Helvetica" w:hAnsi="Helvetica" w:cs="Helvetica"/>
              </w:rPr>
              <w:t>-0.33</w:t>
            </w:r>
            <w:r w:rsidR="00AA4F71">
              <w:rPr>
                <w:rFonts w:ascii="Helvetica" w:hAnsi="Helvetica" w:cs="Helvetica"/>
              </w:rPr>
              <w:t>5</w:t>
            </w:r>
          </w:p>
        </w:tc>
        <w:tc>
          <w:tcPr>
            <w:tcW w:w="2880" w:type="dxa"/>
            <w:shd w:val="clear" w:color="auto" w:fill="FFFFFF"/>
            <w:tcMar>
              <w:top w:w="20" w:type="nil"/>
              <w:left w:w="20" w:type="nil"/>
              <w:bottom w:w="20" w:type="nil"/>
              <w:right w:w="20" w:type="nil"/>
            </w:tcMar>
            <w:vAlign w:val="center"/>
          </w:tcPr>
          <w:p w14:paraId="600A88CD" w14:textId="507CDDD3" w:rsidR="006C56B0" w:rsidRDefault="00AA4F71" w:rsidP="00AA4F71">
            <w:pPr>
              <w:widowControl w:val="0"/>
              <w:autoSpaceDE w:val="0"/>
              <w:autoSpaceDN w:val="0"/>
              <w:adjustRightInd w:val="0"/>
              <w:jc w:val="center"/>
              <w:rPr>
                <w:rFonts w:ascii="Helvetica" w:hAnsi="Helvetica" w:cs="Helvetica"/>
              </w:rPr>
            </w:pPr>
            <w:r>
              <w:rPr>
                <w:rFonts w:ascii="Helvetica" w:hAnsi="Helvetica" w:cs="Helvetica"/>
              </w:rPr>
              <w:t>-0.418*</w:t>
            </w:r>
          </w:p>
        </w:tc>
      </w:tr>
    </w:tbl>
    <w:p w14:paraId="27E608F8" w14:textId="2EA0C6A7" w:rsidR="00B50A5D" w:rsidRDefault="00B50A5D" w:rsidP="00B3527E">
      <w:pPr>
        <w:rPr>
          <w:b/>
        </w:rPr>
      </w:pPr>
    </w:p>
    <w:p w14:paraId="2BC2F382" w14:textId="22AF91B7" w:rsidR="0074124A" w:rsidRDefault="0074124A" w:rsidP="00B3527E">
      <w:pPr>
        <w:rPr>
          <w:b/>
        </w:rPr>
      </w:pPr>
      <w:r>
        <w:rPr>
          <w:b/>
        </w:rPr>
        <w:t>As these data show, the trend is quite consistent</w:t>
      </w:r>
      <w:r w:rsidR="00B50A5D">
        <w:rPr>
          <w:b/>
        </w:rPr>
        <w:t xml:space="preserve"> n</w:t>
      </w:r>
      <w:r w:rsidR="00FD214A">
        <w:rPr>
          <w:b/>
        </w:rPr>
        <w:t>o matter how the data is analyze</w:t>
      </w:r>
      <w:r w:rsidR="00B50A5D">
        <w:rPr>
          <w:b/>
        </w:rPr>
        <w:t>d.</w:t>
      </w:r>
      <w:r w:rsidR="00023A25">
        <w:rPr>
          <w:b/>
        </w:rPr>
        <w:t xml:space="preserve">  The description in the results section has now been clarified to read:</w:t>
      </w:r>
    </w:p>
    <w:p w14:paraId="3FCF2306" w14:textId="77777777" w:rsidR="00023A25" w:rsidRDefault="00023A25" w:rsidP="00B3527E">
      <w:pPr>
        <w:rPr>
          <w:b/>
        </w:rPr>
      </w:pPr>
    </w:p>
    <w:p w14:paraId="6F3F8DF2" w14:textId="6F24F006" w:rsidR="00023A25" w:rsidRPr="00023A25" w:rsidRDefault="00023A25" w:rsidP="00023A25">
      <w:pPr>
        <w:ind w:left="360"/>
        <w:rPr>
          <w:b/>
          <w:color w:val="FF0000"/>
        </w:rPr>
      </w:pPr>
      <w:r w:rsidRPr="00023A25">
        <w:rPr>
          <w:b/>
          <w:color w:val="FF0000"/>
        </w:rPr>
        <w:t xml:space="preserve">Both HFD and CD fed mice </w:t>
      </w:r>
      <w:r w:rsidR="00687B7A">
        <w:rPr>
          <w:b/>
          <w:color w:val="FF0000"/>
        </w:rPr>
        <w:t>exhibited</w:t>
      </w:r>
      <w:r w:rsidRPr="00023A25">
        <w:rPr>
          <w:b/>
          <w:color w:val="FF0000"/>
        </w:rPr>
        <w:t xml:space="preserve"> </w:t>
      </w:r>
      <w:r w:rsidR="00687B7A">
        <w:rPr>
          <w:b/>
          <w:color w:val="FF0000"/>
        </w:rPr>
        <w:t>less weight gain when the</w:t>
      </w:r>
      <w:r w:rsidRPr="00023A25">
        <w:rPr>
          <w:b/>
          <w:color w:val="FF0000"/>
        </w:rPr>
        <w:t xml:space="preserve"> pre-diet fasting response </w:t>
      </w:r>
      <w:r w:rsidR="00687B7A">
        <w:rPr>
          <w:b/>
          <w:color w:val="FF0000"/>
        </w:rPr>
        <w:t xml:space="preserve">was elevated </w:t>
      </w:r>
      <w:r w:rsidR="0090305D">
        <w:rPr>
          <w:b/>
          <w:color w:val="FF0000"/>
        </w:rPr>
        <w:t>(Figure 3</w:t>
      </w:r>
      <w:r w:rsidRPr="00023A25">
        <w:rPr>
          <w:b/>
          <w:color w:val="FF0000"/>
        </w:rPr>
        <w:t>).  We found a strong negative correlation between percent weight gain and relative fasting response (Rho=-0.61, Rho</w:t>
      </w:r>
      <w:r w:rsidRPr="00023A25">
        <w:rPr>
          <w:b/>
          <w:color w:val="FF0000"/>
          <w:vertAlign w:val="superscript"/>
        </w:rPr>
        <w:t>2</w:t>
      </w:r>
      <w:r w:rsidRPr="00023A25">
        <w:rPr>
          <w:b/>
          <w:color w:val="FF0000"/>
        </w:rPr>
        <w:t xml:space="preserve"> =0.373, p=6.6 x 10</w:t>
      </w:r>
      <w:r w:rsidRPr="00023A25">
        <w:rPr>
          <w:b/>
          <w:color w:val="FF0000"/>
          <w:vertAlign w:val="superscript"/>
        </w:rPr>
        <w:t>-6</w:t>
      </w:r>
      <w:r w:rsidRPr="00023A25">
        <w:rPr>
          <w:b/>
          <w:color w:val="FF0000"/>
        </w:rPr>
        <w:t>). For CD fed mice the same pattern was present, though the correlation did not quite reach statistical significance (Rho=-0.334, Rho</w:t>
      </w:r>
      <w:r w:rsidRPr="00023A25">
        <w:rPr>
          <w:b/>
          <w:color w:val="FF0000"/>
          <w:vertAlign w:val="superscript"/>
        </w:rPr>
        <w:t>2</w:t>
      </w:r>
      <w:r w:rsidRPr="00023A25">
        <w:rPr>
          <w:b/>
          <w:color w:val="FF0000"/>
        </w:rPr>
        <w:t xml:space="preserve"> =0.112, p=0.0538).  These trends also reached statistical significance for </w:t>
      </w:r>
      <w:r w:rsidR="005741FE">
        <w:rPr>
          <w:b/>
          <w:color w:val="FF0000"/>
        </w:rPr>
        <w:t xml:space="preserve">all </w:t>
      </w:r>
      <w:r w:rsidRPr="00023A25">
        <w:rPr>
          <w:b/>
          <w:color w:val="FF0000"/>
        </w:rPr>
        <w:t xml:space="preserve">the </w:t>
      </w:r>
      <w:r w:rsidR="005741FE">
        <w:rPr>
          <w:b/>
          <w:color w:val="FF0000"/>
        </w:rPr>
        <w:t>combinations tested</w:t>
      </w:r>
      <w:r w:rsidRPr="00023A25">
        <w:rPr>
          <w:b/>
          <w:color w:val="FF0000"/>
        </w:rPr>
        <w:t xml:space="preserve"> between both relative and absolute fasting responses and relative and absolute weight gain during HFD (p&lt;0.03 and Rho &lt; -0.33 for all comparisons). These data show that mice which resisted weight loss during the pre-diet 16 hour fast were far more susceptible to weight gain while on the experimental diet, and that this factor predicted weight gain much more comprehensively than hormonal factors, or pre-d</w:t>
      </w:r>
      <w:r w:rsidR="0090305D">
        <w:rPr>
          <w:b/>
          <w:color w:val="FF0000"/>
        </w:rPr>
        <w:t>iet weight (Table 2 and Figure 3</w:t>
      </w:r>
      <w:r w:rsidRPr="00023A25">
        <w:rPr>
          <w:b/>
          <w:color w:val="FF0000"/>
        </w:rPr>
        <w:t>).</w:t>
      </w:r>
      <w:r w:rsidRPr="00023A25">
        <w:rPr>
          <w:b/>
          <w:color w:val="FF0000"/>
        </w:rPr>
        <w:tab/>
      </w:r>
    </w:p>
    <w:p w14:paraId="1A70AA3C" w14:textId="77777777" w:rsidR="00023A25" w:rsidRPr="00B3527E" w:rsidRDefault="00023A25" w:rsidP="00B3527E">
      <w:pPr>
        <w:rPr>
          <w:b/>
        </w:rPr>
      </w:pPr>
    </w:p>
    <w:p w14:paraId="4CF0C7B1" w14:textId="77777777" w:rsidR="00B3527E" w:rsidRDefault="00B3527E" w:rsidP="00B3527E"/>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1FEC1E1A" w:rsidR="005A7923" w:rsidRPr="003A791C" w:rsidRDefault="00B50A5D" w:rsidP="003A791C">
      <w:pPr>
        <w:rPr>
          <w:b/>
        </w:rPr>
      </w:pPr>
      <w:r>
        <w:rPr>
          <w:b/>
          <w:noProof/>
        </w:rPr>
        <mc:AlternateContent>
          <mc:Choice Requires="wps">
            <w:drawing>
              <wp:anchor distT="0" distB="0" distL="114300" distR="114300" simplePos="0" relativeHeight="251660288" behindDoc="0" locked="0" layoutInCell="1" allowOverlap="1" wp14:anchorId="1E149CD2" wp14:editId="50620096">
                <wp:simplePos x="0" y="0"/>
                <wp:positionH relativeFrom="column">
                  <wp:posOffset>-114300</wp:posOffset>
                </wp:positionH>
                <wp:positionV relativeFrom="paragraph">
                  <wp:posOffset>114300</wp:posOffset>
                </wp:positionV>
                <wp:extent cx="5486400" cy="6286500"/>
                <wp:effectExtent l="0" t="0" r="0" b="1270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6286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59F2FE" w14:textId="67C3BA8D" w:rsidR="00AB1AFF" w:rsidRDefault="00AB1AFF">
                            <w:pPr>
                              <w:rPr>
                                <w:b/>
                              </w:rPr>
                            </w:pPr>
                          </w:p>
                          <w:p w14:paraId="7416059F" w14:textId="07B6C203" w:rsidR="00AB1AFF" w:rsidRDefault="00AB1AFF">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AB1AFF" w:rsidRPr="00B50A5D" w:rsidRDefault="00AB1AFF">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7" type="#_x0000_t202" style="position:absolute;margin-left:-8.95pt;margin-top:9pt;width:6in;height: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" filled="f" stroked="f">
                <v:textbox>
                  <w:txbxContent>
                    <w:p w14:paraId="1359F2FE" w14:textId="67C3BA8D" w:rsidR="00023A25" w:rsidRDefault="00023A25">
                      <w:pPr>
                        <w:rPr>
                          <w:b/>
                        </w:rPr>
                      </w:pPr>
                    </w:p>
                    <w:p w14:paraId="7416059F" w14:textId="07B6C203" w:rsidR="00023A25" w:rsidRDefault="00023A25">
                      <w:pPr>
                        <w:rPr>
                          <w:b/>
                        </w:rPr>
                      </w:pPr>
                      <w:r>
                        <w:rPr>
                          <w:b/>
                          <w:noProof/>
                        </w:rPr>
                        <w:drawing>
                          <wp:inline distT="0" distB="0" distL="0" distR="0" wp14:anchorId="093D9914" wp14:editId="1B263948">
                            <wp:extent cx="5045765" cy="5045765"/>
                            <wp:effectExtent l="0" t="0" r="0" b="0"/>
                            <wp:docPr id="4" name="Picture 4" descr="Macintosh HD:Users:davebridges:Documents:Source:PredictorsDietInducedObesity:scripts:figure:gain-plot-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PredictorsDietInducedObesity:scripts:figure:gain-plot-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5765" cy="5045765"/>
                                    </a:xfrm>
                                    <a:prstGeom prst="rect">
                                      <a:avLst/>
                                    </a:prstGeom>
                                    <a:noFill/>
                                    <a:ln>
                                      <a:noFill/>
                                    </a:ln>
                                  </pic:spPr>
                                </pic:pic>
                              </a:graphicData>
                            </a:graphic>
                          </wp:inline>
                        </w:drawing>
                      </w:r>
                    </w:p>
                    <w:p w14:paraId="7170F434" w14:textId="5ABD4C8A" w:rsidR="00023A25" w:rsidRPr="00B50A5D" w:rsidRDefault="00023A25">
                      <w:pPr>
                        <w:rPr>
                          <w:b/>
                        </w:rPr>
                      </w:pPr>
                      <w:r>
                        <w:rPr>
                          <w:b/>
                        </w:rPr>
                        <w:t>Figure 2: Full set of comparisons between relative/absolute fasting response and relative/absolute weight gain.</w:t>
                      </w:r>
                      <w:r>
                        <w:t xml:space="preserve">  These data compare the correlation between the pre-diet fasting response and the eventual weight gain during the dietary treatment.  See Table 1 of t his response for correlation coefficients and p-values. </w:t>
                      </w:r>
                    </w:p>
                  </w:txbxContent>
                </v:textbox>
                <w10:wrap type="square"/>
              </v:shape>
            </w:pict>
          </mc:Fallback>
        </mc:AlternateContent>
      </w: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0CE8A95F"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139FD76D" w:rsidR="00D538A4" w:rsidRPr="00D538A4" w:rsidRDefault="00D538A4" w:rsidP="00D538A4">
      <w:pPr>
        <w:ind w:left="360"/>
        <w:rPr>
          <w:b/>
        </w:rPr>
      </w:pPr>
      <w:r w:rsidRPr="00D538A4">
        <w:rPr>
          <w:b/>
          <w:color w:val="FF0000"/>
        </w:rPr>
        <w:t>Due to the dramatically different fasting responses observed in NCD mice com</w:t>
      </w:r>
      <w:r w:rsidR="0090305D">
        <w:rPr>
          <w:b/>
          <w:color w:val="FF0000"/>
        </w:rPr>
        <w:t>pared with CD mice (See Figure 2</w:t>
      </w:r>
      <w:r w:rsidRPr="00D538A4">
        <w:rPr>
          <w:b/>
          <w:color w:val="FF0000"/>
        </w:rPr>
        <w:t xml:space="preserve">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18C0FCF3"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C414FC">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2, 13]" }, "properties" : { "noteIndex" : 0 }, "schema" : "https://github.com/citation-style-language/schema/raw/master/csl-citation.json" }</w:instrText>
      </w:r>
      <w:r w:rsidRPr="0065339D">
        <w:rPr>
          <w:b/>
          <w:color w:val="FF0000"/>
        </w:rPr>
        <w:fldChar w:fldCharType="separate"/>
      </w:r>
      <w:r w:rsidR="00C414FC" w:rsidRPr="00C414FC">
        <w:rPr>
          <w:noProof/>
          <w:color w:val="FF0000"/>
        </w:rPr>
        <w:t>[12, 13]</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222B0F75"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we believe that these very likely overlap with some of the comments and clarifications suggested by reviewer #1.  This is especially true for reviewer 1’s comments 1, 3 and 7</w:t>
      </w:r>
      <w:r w:rsidR="006F4BDF">
        <w:rPr>
          <w:b/>
        </w:rPr>
        <w:t>,</w:t>
      </w:r>
      <w:r>
        <w:rPr>
          <w:b/>
        </w:rPr>
        <w:t xml:space="preserve"> which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13"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40081E8"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C414FC">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4]" }, "properties" : { "noteIndex" : 0 }, "schema" : "https://github.com/citation-style-language/schema/raw/master/csl-citation.json" }</w:instrText>
      </w:r>
      <w:r w:rsidR="0045263D" w:rsidRPr="0082040F">
        <w:rPr>
          <w:b/>
        </w:rPr>
        <w:fldChar w:fldCharType="separate"/>
      </w:r>
      <w:r w:rsidR="00C414FC" w:rsidRPr="00C414FC">
        <w:rPr>
          <w:noProof/>
        </w:rPr>
        <w:t>[14]</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C414FC">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5, 16]" }, "properties" : { "noteIndex" : 0 }, "schema" : "https://github.com/citation-style-language/schema/raw/master/csl-citation.json" }</w:instrText>
      </w:r>
      <w:r w:rsidR="00197D79" w:rsidRPr="00197D79">
        <w:rPr>
          <w:b/>
        </w:rPr>
        <w:fldChar w:fldCharType="separate"/>
      </w:r>
      <w:r w:rsidR="00C414FC" w:rsidRPr="00C414FC">
        <w:rPr>
          <w:noProof/>
        </w:rPr>
        <w:t>[15, 16]</w:t>
      </w:r>
      <w:r w:rsidR="00197D79" w:rsidRPr="00197D79">
        <w:rPr>
          <w:b/>
        </w:rPr>
        <w:fldChar w:fldCharType="end"/>
      </w:r>
      <w:r w:rsidR="00E1186E">
        <w:rPr>
          <w:b/>
        </w:rPr>
        <w:t>.</w:t>
      </w:r>
    </w:p>
    <w:p w14:paraId="23645AEF" w14:textId="77777777" w:rsidR="0045263D" w:rsidRPr="0082040F" w:rsidRDefault="0045263D" w:rsidP="00FC2429">
      <w:pPr>
        <w:rPr>
          <w:b/>
        </w:rPr>
      </w:pPr>
    </w:p>
    <w:p w14:paraId="7EA63BAA" w14:textId="080D830C"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14" w:history="1">
        <w:r w:rsidRPr="0082040F">
          <w:rPr>
            <w:rStyle w:val="Hyperlink"/>
            <w:b/>
          </w:rPr>
          <w:t>http://www.sherpa.ac.uk/romeo/issn/2090-0708/</w:t>
        </w:r>
      </w:hyperlink>
      <w:r w:rsidRPr="0082040F">
        <w:rPr>
          <w:b/>
        </w:rPr>
        <w:t>) the Journal of Obesity allows posting of pre-prints.   This pre</w:t>
      </w:r>
      <w:r w:rsidR="00D851E3">
        <w:rPr>
          <w:b/>
        </w:rPr>
        <w:t>-</w:t>
      </w:r>
      <w:r w:rsidRPr="0082040F">
        <w:rPr>
          <w:b/>
        </w:rPr>
        <w:t>print is identical to the submitted version, and will be updated with this revised version</w:t>
      </w:r>
      <w:r w:rsidR="00D851E3">
        <w:rPr>
          <w:b/>
        </w:rPr>
        <w:t>(s)</w:t>
      </w:r>
      <w:r w:rsidRPr="0082040F">
        <w:rPr>
          <w:b/>
        </w:rPr>
        <w:t>.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06DA048F" w:rsidR="00617CC1" w:rsidRPr="00D966C7" w:rsidRDefault="00617CC1" w:rsidP="00617CC1">
      <w:pPr>
        <w:pStyle w:val="ListParagraph"/>
        <w:numPr>
          <w:ilvl w:val="0"/>
          <w:numId w:val="3"/>
        </w:numPr>
        <w:rPr>
          <w:b/>
        </w:rPr>
      </w:pPr>
      <w:r w:rsidRPr="00D966C7">
        <w:rPr>
          <w:b/>
        </w:rPr>
        <w:t xml:space="preserve">Based on a suggestion of someone who read the article on </w:t>
      </w:r>
      <w:proofErr w:type="spellStart"/>
      <w:r w:rsidRPr="00D966C7">
        <w:rPr>
          <w:b/>
        </w:rPr>
        <w:t>biorxiv</w:t>
      </w:r>
      <w:proofErr w:type="spellEnd"/>
      <w:r w:rsidRPr="00D966C7">
        <w:rPr>
          <w:b/>
        </w:rPr>
        <w:t xml:space="preserve">, we tested the assumption that the pre-diet hormones and </w:t>
      </w:r>
      <w:r w:rsidR="0012536A" w:rsidRPr="00D966C7">
        <w:rPr>
          <w:b/>
        </w:rPr>
        <w:t>body weight gain (both absolute and percent) fit a normal distribution.  We did this via a Shapiro-</w:t>
      </w:r>
      <w:proofErr w:type="spellStart"/>
      <w:r w:rsidR="0012536A" w:rsidRPr="00D966C7">
        <w:rPr>
          <w:b/>
        </w:rPr>
        <w:t>Wilk</w:t>
      </w:r>
      <w:proofErr w:type="spellEnd"/>
      <w:r w:rsidR="0012536A" w:rsidRPr="00D966C7">
        <w:rPr>
          <w:b/>
        </w:rPr>
        <w:t xml:space="preserve"> test, and determined that the data were not normally distributed.  Therefore rather than use Pearson’s R to calculate correlations we used Spearman’s Rank Order test, which does not presume normality between covariates.  This </w:t>
      </w:r>
      <w:r w:rsidR="00D51751" w:rsidRPr="00D966C7">
        <w:rPr>
          <w:b/>
        </w:rPr>
        <w:t>alters</w:t>
      </w:r>
      <w:r w:rsidR="0012536A" w:rsidRPr="00D966C7">
        <w:rPr>
          <w:b/>
        </w:rPr>
        <w:t xml:space="preserve"> the values in Table 2, </w:t>
      </w:r>
      <w:r w:rsidR="00D966C7">
        <w:rPr>
          <w:b/>
        </w:rPr>
        <w:t>and in the descriptions of Figure</w:t>
      </w:r>
      <w:r w:rsidR="00C3790F">
        <w:rPr>
          <w:b/>
        </w:rPr>
        <w:t>s</w:t>
      </w:r>
      <w:r w:rsidR="0090305D">
        <w:rPr>
          <w:b/>
        </w:rPr>
        <w:t xml:space="preserve"> </w:t>
      </w:r>
      <w:r w:rsidR="00942102">
        <w:rPr>
          <w:b/>
        </w:rPr>
        <w:t xml:space="preserve">1, </w:t>
      </w:r>
      <w:r w:rsidR="0090305D">
        <w:rPr>
          <w:b/>
        </w:rPr>
        <w:t xml:space="preserve">2 and 3 (formerly </w:t>
      </w:r>
      <w:r w:rsidR="00942102">
        <w:rPr>
          <w:b/>
        </w:rPr>
        <w:t xml:space="preserve">2, </w:t>
      </w:r>
      <w:r w:rsidR="0090305D">
        <w:rPr>
          <w:b/>
        </w:rPr>
        <w:t>3 and 4)</w:t>
      </w:r>
      <w:r w:rsidR="00C3790F">
        <w:rPr>
          <w:b/>
        </w:rPr>
        <w:t xml:space="preserve">.  These changes are described </w:t>
      </w:r>
      <w:r w:rsidR="0012536A" w:rsidRPr="00D966C7">
        <w:rPr>
          <w:b/>
        </w:rPr>
        <w:t>in the methods section:</w:t>
      </w:r>
    </w:p>
    <w:p w14:paraId="36A7DC2D" w14:textId="77777777" w:rsidR="0012536A" w:rsidRDefault="0012536A" w:rsidP="0012536A">
      <w:pPr>
        <w:pStyle w:val="ListParagraph"/>
      </w:pPr>
    </w:p>
    <w:p w14:paraId="332DB4CD" w14:textId="61A835FB" w:rsidR="00594BC2" w:rsidRDefault="004810A3" w:rsidP="00594BC2">
      <w:r w:rsidRPr="004810A3">
        <w:rPr>
          <w:b/>
          <w:color w:val="FF0000"/>
        </w:rPr>
        <w:t>Correlations were determined using Spearman’s rho after testing whether the covariates were normally distributed (Shapiro-</w:t>
      </w:r>
      <w:proofErr w:type="spellStart"/>
      <w:r w:rsidRPr="004810A3">
        <w:rPr>
          <w:b/>
          <w:color w:val="FF0000"/>
        </w:rPr>
        <w:t>Wilk</w:t>
      </w:r>
      <w:proofErr w:type="spellEnd"/>
      <w:r w:rsidRPr="004810A3">
        <w:rPr>
          <w:b/>
          <w:color w:val="FF0000"/>
        </w:rPr>
        <w:t xml:space="preserve"> test p&lt;0.05).  </w:t>
      </w:r>
    </w:p>
    <w:p w14:paraId="7CA4823B" w14:textId="4E25081F" w:rsidR="00594BC2" w:rsidRDefault="00594BC2" w:rsidP="0065339D">
      <w:pPr>
        <w:pStyle w:val="Heading2"/>
      </w:pPr>
      <w:r>
        <w:t>References</w:t>
      </w:r>
    </w:p>
    <w:p w14:paraId="48CF763D" w14:textId="3E76814A" w:rsidR="00C414FC" w:rsidRPr="00C414FC" w:rsidRDefault="00594BC2">
      <w:pPr>
        <w:pStyle w:val="NormalWeb"/>
        <w:ind w:left="640" w:hanging="640"/>
        <w:divId w:val="1652756464"/>
        <w:rPr>
          <w:rFonts w:ascii="Cambria" w:hAnsi="Cambria"/>
          <w:noProof/>
          <w:sz w:val="24"/>
        </w:rPr>
      </w:pPr>
      <w:r>
        <w:fldChar w:fldCharType="begin" w:fldLock="1"/>
      </w:r>
      <w:r>
        <w:instrText xml:space="preserve">ADDIN Mendeley Bibliography CSL_BIBLIOGRAPHY </w:instrText>
      </w:r>
      <w:r>
        <w:fldChar w:fldCharType="separate"/>
      </w:r>
      <w:r w:rsidR="00C414FC" w:rsidRPr="00C414FC">
        <w:rPr>
          <w:rFonts w:ascii="Cambria" w:hAnsi="Cambria"/>
          <w:noProof/>
          <w:sz w:val="24"/>
        </w:rPr>
        <w:t>1.</w:t>
      </w:r>
      <w:r w:rsidR="00C414FC" w:rsidRPr="00C414FC">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C414FC" w:rsidRPr="00C414FC">
        <w:rPr>
          <w:rFonts w:ascii="Cambria" w:hAnsi="Cambria"/>
          <w:i/>
          <w:iCs/>
          <w:noProof/>
          <w:sz w:val="24"/>
        </w:rPr>
        <w:t>81</w:t>
      </w:r>
      <w:r w:rsidR="00C414FC" w:rsidRPr="00C414FC">
        <w:rPr>
          <w:rFonts w:ascii="Cambria" w:hAnsi="Cambria"/>
          <w:noProof/>
          <w:sz w:val="24"/>
        </w:rPr>
        <w:t>, 968–975.</w:t>
      </w:r>
    </w:p>
    <w:p w14:paraId="59F7CAD7"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2.</w:t>
      </w:r>
      <w:r w:rsidRPr="00C414FC">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C414FC">
        <w:rPr>
          <w:rFonts w:ascii="Cambria" w:hAnsi="Cambria"/>
          <w:i/>
          <w:iCs/>
          <w:noProof/>
          <w:sz w:val="24"/>
        </w:rPr>
        <w:t>148</w:t>
      </w:r>
      <w:r w:rsidRPr="00C414FC">
        <w:rPr>
          <w:rFonts w:ascii="Cambria" w:hAnsi="Cambria"/>
          <w:noProof/>
          <w:sz w:val="24"/>
        </w:rPr>
        <w:t>, 300–9.</w:t>
      </w:r>
    </w:p>
    <w:p w14:paraId="122D7B4A"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3.</w:t>
      </w:r>
      <w:r w:rsidRPr="00C414FC">
        <w:rPr>
          <w:rFonts w:ascii="Cambria" w:hAnsi="Cambria"/>
          <w:noProof/>
          <w:sz w:val="24"/>
        </w:rPr>
        <w:tab/>
        <w:t>Lu, B., Bridges, D., Yang, Y., Fisher, K., Cheng, A., Chang, L., Meng, Z., Lin, J., Downes, M., Yu, R. T., et al. (2014). Metabolic Crosstalk: molecular links between glycogen and lipid metabolism in obesity. Diabetes.</w:t>
      </w:r>
    </w:p>
    <w:p w14:paraId="75DF8FE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4.</w:t>
      </w:r>
      <w:r w:rsidRPr="00C414FC">
        <w:rPr>
          <w:rFonts w:ascii="Cambria" w:hAnsi="Cambria"/>
          <w:noProof/>
          <w:sz w:val="24"/>
        </w:rPr>
        <w:tab/>
        <w:t xml:space="preserve">Holst, J. J., Orskov, C., Nielsen, O. V, and Schwartz, T. W. (1987). Truncated glucagon-like peptide I, an insulin-releasing hormone from the distal gut. FEBS Lett. </w:t>
      </w:r>
      <w:r w:rsidRPr="00C414FC">
        <w:rPr>
          <w:rFonts w:ascii="Cambria" w:hAnsi="Cambria"/>
          <w:i/>
          <w:iCs/>
          <w:noProof/>
          <w:sz w:val="24"/>
        </w:rPr>
        <w:t>211</w:t>
      </w:r>
      <w:r w:rsidRPr="00C414FC">
        <w:rPr>
          <w:rFonts w:ascii="Cambria" w:hAnsi="Cambria"/>
          <w:noProof/>
          <w:sz w:val="24"/>
        </w:rPr>
        <w:t>, 169–74.</w:t>
      </w:r>
    </w:p>
    <w:p w14:paraId="1CA0C92B"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5.</w:t>
      </w:r>
      <w:r w:rsidRPr="00C414FC">
        <w:rPr>
          <w:rFonts w:ascii="Cambria" w:hAnsi="Cambria"/>
          <w:noProof/>
          <w:sz w:val="24"/>
        </w:rPr>
        <w:tab/>
        <w:t xml:space="preserve">Kreymann, B., Ghatei, M. A., Williams, G., and Bloom, S. R. (1987). Glucagon-Like Peptide-1 7-36: A Physiological Incretin in Man. Lancet </w:t>
      </w:r>
      <w:r w:rsidRPr="00C414FC">
        <w:rPr>
          <w:rFonts w:ascii="Cambria" w:hAnsi="Cambria"/>
          <w:i/>
          <w:iCs/>
          <w:noProof/>
          <w:sz w:val="24"/>
        </w:rPr>
        <w:t>330</w:t>
      </w:r>
      <w:r w:rsidRPr="00C414FC">
        <w:rPr>
          <w:rFonts w:ascii="Cambria" w:hAnsi="Cambria"/>
          <w:noProof/>
          <w:sz w:val="24"/>
        </w:rPr>
        <w:t>, 1300–1304.</w:t>
      </w:r>
    </w:p>
    <w:p w14:paraId="5F524345"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6.</w:t>
      </w:r>
      <w:r w:rsidRPr="00C414FC">
        <w:rPr>
          <w:rFonts w:ascii="Cambria" w:hAnsi="Cambria"/>
          <w:noProof/>
          <w:sz w:val="24"/>
        </w:rPr>
        <w:tab/>
        <w:t xml:space="preserve">Tschöp, M., Weyer, C., Tataranni, P. a, Devanarayan, V., Ravussin, E., and Heiman, M. L. (2001). Circulating ghrelin levels are decreased in human obesity. Diabetes </w:t>
      </w:r>
      <w:r w:rsidRPr="00C414FC">
        <w:rPr>
          <w:rFonts w:ascii="Cambria" w:hAnsi="Cambria"/>
          <w:i/>
          <w:iCs/>
          <w:noProof/>
          <w:sz w:val="24"/>
        </w:rPr>
        <w:t>50</w:t>
      </w:r>
      <w:r w:rsidRPr="00C414FC">
        <w:rPr>
          <w:rFonts w:ascii="Cambria" w:hAnsi="Cambria"/>
          <w:noProof/>
          <w:sz w:val="24"/>
        </w:rPr>
        <w:t>, 707–9.</w:t>
      </w:r>
    </w:p>
    <w:p w14:paraId="71EBA7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7.</w:t>
      </w:r>
      <w:r w:rsidRPr="00C414FC">
        <w:rPr>
          <w:rFonts w:ascii="Cambria" w:hAnsi="Cambria"/>
          <w:noProof/>
          <w:sz w:val="24"/>
        </w:rPr>
        <w:tab/>
        <w:t xml:space="preserve">Tschöp, M., Smiley, D. L., and Heiman, M. L. (2000). Ghrelin induces adiposity in rodents. Nature </w:t>
      </w:r>
      <w:r w:rsidRPr="00C414FC">
        <w:rPr>
          <w:rFonts w:ascii="Cambria" w:hAnsi="Cambria"/>
          <w:i/>
          <w:iCs/>
          <w:noProof/>
          <w:sz w:val="24"/>
        </w:rPr>
        <w:t>407</w:t>
      </w:r>
      <w:r w:rsidRPr="00C414FC">
        <w:rPr>
          <w:rFonts w:ascii="Cambria" w:hAnsi="Cambria"/>
          <w:noProof/>
          <w:sz w:val="24"/>
        </w:rPr>
        <w:t>, 908–13.</w:t>
      </w:r>
    </w:p>
    <w:p w14:paraId="787E0AC3"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8.</w:t>
      </w:r>
      <w:r w:rsidRPr="00C414FC">
        <w:rPr>
          <w:rFonts w:ascii="Cambria" w:hAnsi="Cambria"/>
          <w:noProof/>
          <w:sz w:val="24"/>
        </w:rPr>
        <w:tab/>
        <w:t xml:space="preserve">Leibel, R. L., Rosenbaum, M., and Hirsch, J. (1995). Changes in energy expenditure resulting from altered body weight. N. Engl. J. Med. </w:t>
      </w:r>
      <w:r w:rsidRPr="00C414FC">
        <w:rPr>
          <w:rFonts w:ascii="Cambria" w:hAnsi="Cambria"/>
          <w:i/>
          <w:iCs/>
          <w:noProof/>
          <w:sz w:val="24"/>
        </w:rPr>
        <w:t>332</w:t>
      </w:r>
      <w:r w:rsidRPr="00C414FC">
        <w:rPr>
          <w:rFonts w:ascii="Cambria" w:hAnsi="Cambria"/>
          <w:noProof/>
          <w:sz w:val="24"/>
        </w:rPr>
        <w:t>, 621–8.</w:t>
      </w:r>
    </w:p>
    <w:p w14:paraId="166FDA4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9.</w:t>
      </w:r>
      <w:r w:rsidRPr="00C414FC">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14FC">
        <w:rPr>
          <w:rFonts w:ascii="Cambria" w:hAnsi="Cambria"/>
          <w:i/>
          <w:iCs/>
          <w:noProof/>
          <w:sz w:val="24"/>
        </w:rPr>
        <w:t>78</w:t>
      </w:r>
      <w:r w:rsidRPr="00C414FC">
        <w:rPr>
          <w:rFonts w:ascii="Cambria" w:hAnsi="Cambria"/>
          <w:noProof/>
          <w:sz w:val="24"/>
        </w:rPr>
        <w:t>, 1568–78.</w:t>
      </w:r>
    </w:p>
    <w:p w14:paraId="5C16480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0.</w:t>
      </w:r>
      <w:r w:rsidRPr="00C414FC">
        <w:rPr>
          <w:rFonts w:ascii="Cambria" w:hAnsi="Cambria"/>
          <w:noProof/>
          <w:sz w:val="24"/>
        </w:rPr>
        <w:tab/>
        <w:t xml:space="preserve">Griffiths, M., Payne, P. ., Rivers, J. P. ., Cox, M., and Stunkard, A. . (1990). Metabolic rate and physical development in children at risk of obesity. Lancet </w:t>
      </w:r>
      <w:r w:rsidRPr="00C414FC">
        <w:rPr>
          <w:rFonts w:ascii="Cambria" w:hAnsi="Cambria"/>
          <w:i/>
          <w:iCs/>
          <w:noProof/>
          <w:sz w:val="24"/>
        </w:rPr>
        <w:t>336</w:t>
      </w:r>
      <w:r w:rsidRPr="00C414FC">
        <w:rPr>
          <w:rFonts w:ascii="Cambria" w:hAnsi="Cambria"/>
          <w:noProof/>
          <w:sz w:val="24"/>
        </w:rPr>
        <w:t>, 76–78.</w:t>
      </w:r>
    </w:p>
    <w:p w14:paraId="5DD66479"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1.</w:t>
      </w:r>
      <w:r w:rsidRPr="00C414FC">
        <w:rPr>
          <w:rFonts w:ascii="Cambria" w:hAnsi="Cambria"/>
          <w:noProof/>
          <w:sz w:val="24"/>
        </w:rPr>
        <w:tab/>
        <w:t xml:space="preserve">Roberts, S. B., Savage, J., Coward, W. A., Chew, B., and Lucas, A. (1988). Energy expenditure and intake in infants born to lean and overweight mothers. N. Engl. J. Med. </w:t>
      </w:r>
      <w:r w:rsidRPr="00C414FC">
        <w:rPr>
          <w:rFonts w:ascii="Cambria" w:hAnsi="Cambria"/>
          <w:i/>
          <w:iCs/>
          <w:noProof/>
          <w:sz w:val="24"/>
        </w:rPr>
        <w:t>318</w:t>
      </w:r>
      <w:r w:rsidRPr="00C414FC">
        <w:rPr>
          <w:rFonts w:ascii="Cambria" w:hAnsi="Cambria"/>
          <w:noProof/>
          <w:sz w:val="24"/>
        </w:rPr>
        <w:t>, 461–6.</w:t>
      </w:r>
    </w:p>
    <w:p w14:paraId="04D962A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2.</w:t>
      </w:r>
      <w:r w:rsidRPr="00C414FC">
        <w:rPr>
          <w:rFonts w:ascii="Cambria" w:hAnsi="Cambria"/>
          <w:noProof/>
          <w:sz w:val="24"/>
        </w:rPr>
        <w:tab/>
        <w:t xml:space="preserve">Steppan, C. M., Bailey, S. T., Bhat, S., Brown, E. J., Banerjee, R. R., Wright, C. M., Patel, H. R., Ahima, R. S., and Lazar, M. a (2001). The hormone resistin links obesity to diabetes. Nature </w:t>
      </w:r>
      <w:r w:rsidRPr="00C414FC">
        <w:rPr>
          <w:rFonts w:ascii="Cambria" w:hAnsi="Cambria"/>
          <w:i/>
          <w:iCs/>
          <w:noProof/>
          <w:sz w:val="24"/>
        </w:rPr>
        <w:t>409</w:t>
      </w:r>
      <w:r w:rsidRPr="00C414FC">
        <w:rPr>
          <w:rFonts w:ascii="Cambria" w:hAnsi="Cambria"/>
          <w:noProof/>
          <w:sz w:val="24"/>
        </w:rPr>
        <w:t>, 307–12.</w:t>
      </w:r>
    </w:p>
    <w:p w14:paraId="22AB7631"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3.</w:t>
      </w:r>
      <w:r w:rsidRPr="00C414FC">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14FC">
        <w:rPr>
          <w:rFonts w:ascii="Cambria" w:hAnsi="Cambria"/>
          <w:i/>
          <w:iCs/>
          <w:noProof/>
          <w:sz w:val="24"/>
        </w:rPr>
        <w:t>1</w:t>
      </w:r>
      <w:r w:rsidRPr="00C414FC">
        <w:rPr>
          <w:rFonts w:ascii="Cambria" w:hAnsi="Cambria"/>
          <w:noProof/>
          <w:sz w:val="24"/>
        </w:rPr>
        <w:t>, 1311–4.</w:t>
      </w:r>
    </w:p>
    <w:p w14:paraId="26E20C7F"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4.</w:t>
      </w:r>
      <w:r w:rsidRPr="00C414FC">
        <w:rPr>
          <w:rFonts w:ascii="Cambria" w:hAnsi="Cambria"/>
          <w:noProof/>
          <w:sz w:val="24"/>
        </w:rPr>
        <w:tab/>
        <w:t xml:space="preserve">Desjardins-Proulx, P., White, E. P., Adamson, J. J., Ram, K., Poisot, T., and Gravel, D. (2013). The case for open preprints in biology. PLoS Biol. </w:t>
      </w:r>
      <w:r w:rsidRPr="00C414FC">
        <w:rPr>
          <w:rFonts w:ascii="Cambria" w:hAnsi="Cambria"/>
          <w:i/>
          <w:iCs/>
          <w:noProof/>
          <w:sz w:val="24"/>
        </w:rPr>
        <w:t>11</w:t>
      </w:r>
      <w:r w:rsidRPr="00C414FC">
        <w:rPr>
          <w:rFonts w:ascii="Cambria" w:hAnsi="Cambria"/>
          <w:noProof/>
          <w:sz w:val="24"/>
        </w:rPr>
        <w:t>, e1001563.</w:t>
      </w:r>
    </w:p>
    <w:p w14:paraId="49061DAE"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5.</w:t>
      </w:r>
      <w:r w:rsidRPr="00C414FC">
        <w:rPr>
          <w:rFonts w:ascii="Cambria" w:hAnsi="Cambria"/>
          <w:noProof/>
          <w:sz w:val="24"/>
        </w:rPr>
        <w:tab/>
        <w:t xml:space="preserve">Kuntz, S. G., and Eisen, M. B. (2014). Drosophila embryogenesis scales uniformly across temperature in developmentally diverse species. PLoS Genet. </w:t>
      </w:r>
      <w:r w:rsidRPr="00C414FC">
        <w:rPr>
          <w:rFonts w:ascii="Cambria" w:hAnsi="Cambria"/>
          <w:i/>
          <w:iCs/>
          <w:noProof/>
          <w:sz w:val="24"/>
        </w:rPr>
        <w:t>10</w:t>
      </w:r>
      <w:r w:rsidRPr="00C414FC">
        <w:rPr>
          <w:rFonts w:ascii="Cambria" w:hAnsi="Cambria"/>
          <w:noProof/>
          <w:sz w:val="24"/>
        </w:rPr>
        <w:t>, e1004293.</w:t>
      </w:r>
    </w:p>
    <w:p w14:paraId="0AAD893C" w14:textId="77777777" w:rsidR="00C414FC" w:rsidRPr="00C414FC" w:rsidRDefault="00C414FC">
      <w:pPr>
        <w:pStyle w:val="NormalWeb"/>
        <w:ind w:left="640" w:hanging="640"/>
        <w:divId w:val="1652756464"/>
        <w:rPr>
          <w:rFonts w:ascii="Cambria" w:hAnsi="Cambria"/>
          <w:noProof/>
          <w:sz w:val="24"/>
        </w:rPr>
      </w:pPr>
      <w:r w:rsidRPr="00C414FC">
        <w:rPr>
          <w:rFonts w:ascii="Cambria" w:hAnsi="Cambria"/>
          <w:noProof/>
          <w:sz w:val="24"/>
        </w:rPr>
        <w:t>16.</w:t>
      </w:r>
      <w:r w:rsidRPr="00C414FC">
        <w:rPr>
          <w:rFonts w:ascii="Cambria" w:hAnsi="Cambria"/>
          <w:noProof/>
          <w:sz w:val="24"/>
        </w:rPr>
        <w:tab/>
        <w:t xml:space="preserve">Bloom, J. S., Ehrenreich, I. M., Loo, W. T., Lite, T.-L. V., and Kruglyak, L. (2013). Finding the sources of missing heritability in a yeast cross. Nature </w:t>
      </w:r>
      <w:r w:rsidRPr="00C414FC">
        <w:rPr>
          <w:rFonts w:ascii="Cambria" w:hAnsi="Cambria"/>
          <w:i/>
          <w:iCs/>
          <w:noProof/>
          <w:sz w:val="24"/>
        </w:rPr>
        <w:t>494</w:t>
      </w:r>
      <w:r w:rsidRPr="00C414FC">
        <w:rPr>
          <w:rFonts w:ascii="Cambria" w:hAnsi="Cambria"/>
          <w:noProof/>
          <w:sz w:val="24"/>
        </w:rPr>
        <w:t xml:space="preserve">, 234–7. </w:t>
      </w:r>
    </w:p>
    <w:p w14:paraId="725C333A" w14:textId="7BB3E482" w:rsidR="00594BC2" w:rsidRPr="007B01D8" w:rsidRDefault="00594BC2" w:rsidP="00C414FC">
      <w:pPr>
        <w:pStyle w:val="NormalWeb"/>
        <w:ind w:left="640" w:hanging="640"/>
        <w:divId w:val="70183165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23A25"/>
    <w:rsid w:val="000867BA"/>
    <w:rsid w:val="000973AD"/>
    <w:rsid w:val="000C4AA9"/>
    <w:rsid w:val="0012536A"/>
    <w:rsid w:val="001502D6"/>
    <w:rsid w:val="001701BF"/>
    <w:rsid w:val="00197D79"/>
    <w:rsid w:val="00224DF8"/>
    <w:rsid w:val="00257D04"/>
    <w:rsid w:val="003049AB"/>
    <w:rsid w:val="00346627"/>
    <w:rsid w:val="00380CA4"/>
    <w:rsid w:val="003A5DDA"/>
    <w:rsid w:val="003A791C"/>
    <w:rsid w:val="0045263D"/>
    <w:rsid w:val="00480F77"/>
    <w:rsid w:val="004810A3"/>
    <w:rsid w:val="004B4ED6"/>
    <w:rsid w:val="004C309B"/>
    <w:rsid w:val="004C4E28"/>
    <w:rsid w:val="004D2EC5"/>
    <w:rsid w:val="00501B5F"/>
    <w:rsid w:val="00552AC8"/>
    <w:rsid w:val="005741FE"/>
    <w:rsid w:val="00594BC2"/>
    <w:rsid w:val="005A7923"/>
    <w:rsid w:val="00617CC1"/>
    <w:rsid w:val="00617FF3"/>
    <w:rsid w:val="0065339D"/>
    <w:rsid w:val="00686E64"/>
    <w:rsid w:val="00687B7A"/>
    <w:rsid w:val="00695369"/>
    <w:rsid w:val="006A270D"/>
    <w:rsid w:val="006A661A"/>
    <w:rsid w:val="006C56B0"/>
    <w:rsid w:val="006F4BDF"/>
    <w:rsid w:val="00701DE8"/>
    <w:rsid w:val="0074124A"/>
    <w:rsid w:val="007520EE"/>
    <w:rsid w:val="00774DDD"/>
    <w:rsid w:val="007840C4"/>
    <w:rsid w:val="007B01D8"/>
    <w:rsid w:val="007E0977"/>
    <w:rsid w:val="007E171E"/>
    <w:rsid w:val="00807942"/>
    <w:rsid w:val="0082040F"/>
    <w:rsid w:val="0090305D"/>
    <w:rsid w:val="009109D7"/>
    <w:rsid w:val="00942102"/>
    <w:rsid w:val="009E609F"/>
    <w:rsid w:val="00A34EF3"/>
    <w:rsid w:val="00A86DD4"/>
    <w:rsid w:val="00A91CAE"/>
    <w:rsid w:val="00A94DF2"/>
    <w:rsid w:val="00AA4F71"/>
    <w:rsid w:val="00AA5EFD"/>
    <w:rsid w:val="00AB1AFF"/>
    <w:rsid w:val="00AE1279"/>
    <w:rsid w:val="00AF4DB9"/>
    <w:rsid w:val="00B3527E"/>
    <w:rsid w:val="00B50A5D"/>
    <w:rsid w:val="00B775C2"/>
    <w:rsid w:val="00B879CE"/>
    <w:rsid w:val="00BD4565"/>
    <w:rsid w:val="00C04A86"/>
    <w:rsid w:val="00C3790F"/>
    <w:rsid w:val="00C414FC"/>
    <w:rsid w:val="00C452F0"/>
    <w:rsid w:val="00C5168C"/>
    <w:rsid w:val="00C73CB5"/>
    <w:rsid w:val="00C821B5"/>
    <w:rsid w:val="00CB7625"/>
    <w:rsid w:val="00CD680E"/>
    <w:rsid w:val="00D034C3"/>
    <w:rsid w:val="00D26FE4"/>
    <w:rsid w:val="00D51751"/>
    <w:rsid w:val="00D538A4"/>
    <w:rsid w:val="00D60D3E"/>
    <w:rsid w:val="00D851E3"/>
    <w:rsid w:val="00D966C7"/>
    <w:rsid w:val="00DC038A"/>
    <w:rsid w:val="00E10E45"/>
    <w:rsid w:val="00E1186E"/>
    <w:rsid w:val="00E270C1"/>
    <w:rsid w:val="00E31140"/>
    <w:rsid w:val="00E429CB"/>
    <w:rsid w:val="00EA33F9"/>
    <w:rsid w:val="00EB52D2"/>
    <w:rsid w:val="00EC716A"/>
    <w:rsid w:val="00EF5C51"/>
    <w:rsid w:val="00F17272"/>
    <w:rsid w:val="00F2593F"/>
    <w:rsid w:val="00F87980"/>
    <w:rsid w:val="00F93C51"/>
    <w:rsid w:val="00FC2429"/>
    <w:rsid w:val="00FD214A"/>
    <w:rsid w:val="00FF77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D851E3"/>
    <w:rPr>
      <w:sz w:val="18"/>
      <w:szCs w:val="18"/>
    </w:rPr>
  </w:style>
  <w:style w:type="paragraph" w:styleId="CommentText">
    <w:name w:val="annotation text"/>
    <w:basedOn w:val="Normal"/>
    <w:link w:val="CommentTextChar"/>
    <w:uiPriority w:val="99"/>
    <w:semiHidden/>
    <w:unhideWhenUsed/>
    <w:rsid w:val="00D851E3"/>
  </w:style>
  <w:style w:type="character" w:customStyle="1" w:styleId="CommentTextChar">
    <w:name w:val="Comment Text Char"/>
    <w:basedOn w:val="DefaultParagraphFont"/>
    <w:link w:val="CommentText"/>
    <w:uiPriority w:val="99"/>
    <w:semiHidden/>
    <w:rsid w:val="00D851E3"/>
  </w:style>
  <w:style w:type="paragraph" w:styleId="CommentSubject">
    <w:name w:val="annotation subject"/>
    <w:basedOn w:val="CommentText"/>
    <w:next w:val="CommentText"/>
    <w:link w:val="CommentSubjectChar"/>
    <w:uiPriority w:val="99"/>
    <w:semiHidden/>
    <w:unhideWhenUsed/>
    <w:rsid w:val="00D851E3"/>
    <w:rPr>
      <w:b/>
      <w:bCs/>
      <w:sz w:val="20"/>
      <w:szCs w:val="20"/>
    </w:rPr>
  </w:style>
  <w:style w:type="character" w:customStyle="1" w:styleId="CommentSubjectChar">
    <w:name w:val="Comment Subject Char"/>
    <w:basedOn w:val="CommentTextChar"/>
    <w:link w:val="CommentSubject"/>
    <w:uiPriority w:val="99"/>
    <w:semiHidden/>
    <w:rsid w:val="00D851E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sChild>
                    <w:div w:id="1652756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20.png"/><Relationship Id="rId13" Type="http://schemas.openxmlformats.org/officeDocument/2006/relationships/hyperlink" Target="http://biorxiv.org/content/early/2014/04/23/004283" TargetMode="External"/><Relationship Id="rId14" Type="http://schemas.openxmlformats.org/officeDocument/2006/relationships/hyperlink" Target="http://www.sherpa.ac.uk/romeo/issn/2090-0708/"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image" Target="media/image2.png"/><Relationship Id="rId1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8</TotalTime>
  <Pages>12</Pages>
  <Words>10467</Words>
  <Characters>59663</Characters>
  <Application>Microsoft Macintosh Word</Application>
  <DocSecurity>0</DocSecurity>
  <Lines>497</Lines>
  <Paragraphs>139</Paragraphs>
  <ScaleCrop>false</ScaleCrop>
  <Company>UT-HSC</Company>
  <LinksUpToDate>false</LinksUpToDate>
  <CharactersWithSpaces>69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0</cp:revision>
  <dcterms:created xsi:type="dcterms:W3CDTF">2014-05-23T11:57:00Z</dcterms:created>
  <dcterms:modified xsi:type="dcterms:W3CDTF">2014-06-16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